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6917" w:rsidRPr="00DB3F5A" w:rsidRDefault="00F5643A" w:rsidP="006B5604">
      <w:pPr>
        <w:rPr>
          <w:rFonts w:ascii="Times New Roman" w:hAnsi="Times New Roman" w:cs="Times New Roman"/>
          <w:b/>
          <w:sz w:val="24"/>
          <w:szCs w:val="24"/>
          <w:u w:val="single"/>
        </w:rPr>
      </w:pPr>
      <w:r w:rsidRPr="00DB3F5A">
        <w:rPr>
          <w:rFonts w:ascii="Times New Roman" w:hAnsi="Times New Roman" w:cs="Times New Roman"/>
          <w:b/>
          <w:sz w:val="24"/>
          <w:szCs w:val="24"/>
          <w:u w:val="single"/>
        </w:rPr>
        <w:t xml:space="preserve">              </w:t>
      </w:r>
      <w:r w:rsidR="006B5604" w:rsidRPr="00DB3F5A">
        <w:rPr>
          <w:rFonts w:ascii="Times New Roman" w:hAnsi="Times New Roman" w:cs="Times New Roman"/>
          <w:b/>
          <w:sz w:val="24"/>
          <w:szCs w:val="24"/>
          <w:u w:val="single"/>
        </w:rPr>
        <w:t xml:space="preserve">Title: </w:t>
      </w:r>
      <w:bookmarkStart w:id="0" w:name="_GoBack"/>
      <w:r w:rsidR="006B5604" w:rsidRPr="00DB3F5A">
        <w:rPr>
          <w:rFonts w:ascii="Times New Roman" w:hAnsi="Times New Roman" w:cs="Times New Roman"/>
          <w:b/>
          <w:sz w:val="24"/>
          <w:szCs w:val="24"/>
          <w:u w:val="single"/>
        </w:rPr>
        <w:t>Applications of Organoids in Medical Research</w:t>
      </w:r>
      <w:bookmarkEnd w:id="0"/>
    </w:p>
    <w:p w:rsidR="00DB3F5A" w:rsidRPr="00DB3F5A" w:rsidRDefault="00DB3F5A" w:rsidP="00DB3F5A">
      <w:pPr>
        <w:rPr>
          <w:rFonts w:ascii="Times New Roman" w:hAnsi="Times New Roman" w:cs="Times New Roman"/>
          <w:b/>
          <w:sz w:val="24"/>
          <w:szCs w:val="24"/>
        </w:rPr>
      </w:pPr>
      <w:proofErr w:type="spellStart"/>
      <w:r w:rsidRPr="00DB3F5A">
        <w:rPr>
          <w:rFonts w:ascii="Times New Roman" w:hAnsi="Times New Roman" w:cs="Times New Roman"/>
          <w:b/>
          <w:sz w:val="24"/>
          <w:szCs w:val="24"/>
        </w:rPr>
        <w:t>Dr</w:t>
      </w:r>
      <w:r>
        <w:rPr>
          <w:rFonts w:ascii="Times New Roman" w:hAnsi="Times New Roman" w:cs="Times New Roman"/>
          <w:b/>
          <w:sz w:val="24"/>
          <w:szCs w:val="24"/>
        </w:rPr>
        <w:t>.</w:t>
      </w:r>
      <w:proofErr w:type="spellEnd"/>
      <w:r>
        <w:rPr>
          <w:rFonts w:ascii="Times New Roman" w:hAnsi="Times New Roman" w:cs="Times New Roman"/>
          <w:b/>
          <w:sz w:val="24"/>
          <w:szCs w:val="24"/>
        </w:rPr>
        <w:t xml:space="preserve"> Sharique Ahmad1</w:t>
      </w:r>
      <w:proofErr w:type="gramStart"/>
      <w:r>
        <w:rPr>
          <w:rFonts w:ascii="Times New Roman" w:hAnsi="Times New Roman" w:cs="Times New Roman"/>
          <w:b/>
          <w:sz w:val="24"/>
          <w:szCs w:val="24"/>
        </w:rPr>
        <w:t>,  Dr</w:t>
      </w:r>
      <w:proofErr w:type="gram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Nishth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ssi</w:t>
      </w:r>
      <w:proofErr w:type="spellEnd"/>
      <w:r w:rsidRPr="00DB3F5A">
        <w:rPr>
          <w:rFonts w:ascii="Times New Roman" w:hAnsi="Times New Roman" w:cs="Times New Roman"/>
          <w:b/>
          <w:sz w:val="24"/>
          <w:szCs w:val="24"/>
        </w:rPr>
        <w:t xml:space="preserve"> 2</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Raushan</w:t>
      </w:r>
      <w:proofErr w:type="spellEnd"/>
      <w:r>
        <w:rPr>
          <w:rFonts w:ascii="Times New Roman" w:hAnsi="Times New Roman" w:cs="Times New Roman"/>
          <w:b/>
          <w:sz w:val="24"/>
          <w:szCs w:val="24"/>
        </w:rPr>
        <w:t xml:space="preserve"> Kumar 3</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1. Professor, Department of Pathology, Era’s Lucknow Medical College &amp; Hospital, Era University, Lucknow, India</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Email-id: diagnopath@gmail.com</w:t>
      </w:r>
    </w:p>
    <w:p w:rsidR="00DB3F5A" w:rsidRPr="00DB3F5A" w:rsidRDefault="00DB3F5A" w:rsidP="00DB3F5A">
      <w:pPr>
        <w:rPr>
          <w:rFonts w:ascii="Times New Roman" w:hAnsi="Times New Roman" w:cs="Times New Roman"/>
          <w:b/>
          <w:sz w:val="24"/>
          <w:szCs w:val="24"/>
        </w:rPr>
      </w:pPr>
      <w:r>
        <w:rPr>
          <w:rFonts w:ascii="Times New Roman" w:hAnsi="Times New Roman" w:cs="Times New Roman"/>
          <w:b/>
          <w:sz w:val="24"/>
          <w:szCs w:val="24"/>
        </w:rPr>
        <w:t>2. Junior Resident</w:t>
      </w:r>
      <w:r w:rsidRPr="00DB3F5A">
        <w:rPr>
          <w:rFonts w:ascii="Times New Roman" w:hAnsi="Times New Roman" w:cs="Times New Roman"/>
          <w:b/>
          <w:sz w:val="24"/>
          <w:szCs w:val="24"/>
        </w:rPr>
        <w:t>, Department of Pathology, Era’s Lucknow Medical College &amp; Hospital, Era University, and Lucknow, India</w:t>
      </w:r>
    </w:p>
    <w:p w:rsidR="00DB3F5A" w:rsidRDefault="00DB3F5A" w:rsidP="00DB3F5A">
      <w:pPr>
        <w:rPr>
          <w:rFonts w:ascii="Times New Roman" w:hAnsi="Times New Roman" w:cs="Times New Roman"/>
          <w:b/>
          <w:sz w:val="24"/>
          <w:szCs w:val="24"/>
        </w:rPr>
      </w:pPr>
      <w:r>
        <w:rPr>
          <w:rFonts w:ascii="Times New Roman" w:hAnsi="Times New Roman" w:cs="Times New Roman"/>
          <w:b/>
          <w:sz w:val="24"/>
          <w:szCs w:val="24"/>
        </w:rPr>
        <w:t>Email-id:nbassi62</w:t>
      </w:r>
      <w:r w:rsidRPr="00DB3F5A">
        <w:rPr>
          <w:rFonts w:ascii="Times New Roman" w:hAnsi="Times New Roman" w:cs="Times New Roman"/>
          <w:b/>
          <w:sz w:val="24"/>
          <w:szCs w:val="24"/>
        </w:rPr>
        <w:t>@gmail.com</w:t>
      </w:r>
    </w:p>
    <w:p w:rsidR="00DB3F5A" w:rsidRPr="00DB3F5A" w:rsidRDefault="00DB3F5A" w:rsidP="00DB3F5A">
      <w:pPr>
        <w:rPr>
          <w:rFonts w:ascii="Times New Roman" w:hAnsi="Times New Roman" w:cs="Times New Roman"/>
          <w:b/>
          <w:sz w:val="24"/>
          <w:szCs w:val="24"/>
        </w:rPr>
      </w:pPr>
      <w:r>
        <w:rPr>
          <w:rFonts w:ascii="Times New Roman" w:hAnsi="Times New Roman" w:cs="Times New Roman"/>
          <w:b/>
          <w:sz w:val="24"/>
          <w:szCs w:val="24"/>
        </w:rPr>
        <w:t>3. Research A</w:t>
      </w:r>
      <w:r w:rsidRPr="00DB3F5A">
        <w:rPr>
          <w:rFonts w:ascii="Times New Roman" w:hAnsi="Times New Roman" w:cs="Times New Roman"/>
          <w:b/>
          <w:sz w:val="24"/>
          <w:szCs w:val="24"/>
        </w:rPr>
        <w:t>nalyst, Department of Pathology, Era’s Lucknow Medical College &amp; Hospital, Era University, and Lucknow, India</w:t>
      </w:r>
      <w:r w:rsidRPr="00DB3F5A">
        <w:rPr>
          <w:rFonts w:ascii="Times New Roman" w:hAnsi="Times New Roman" w:cs="Times New Roman"/>
          <w:b/>
          <w:sz w:val="24"/>
          <w:szCs w:val="24"/>
        </w:rPr>
        <w:tab/>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Email-id:raushanmailbox@gmail.com</w:t>
      </w:r>
    </w:p>
    <w:p w:rsidR="00DB3F5A" w:rsidRPr="00DB3F5A" w:rsidRDefault="00DB3F5A" w:rsidP="00DB3F5A">
      <w:pPr>
        <w:rPr>
          <w:rFonts w:ascii="Times New Roman" w:hAnsi="Times New Roman" w:cs="Times New Roman"/>
          <w:b/>
          <w:sz w:val="24"/>
          <w:szCs w:val="24"/>
        </w:rPr>
      </w:pPr>
    </w:p>
    <w:p w:rsidR="00DB3F5A" w:rsidRPr="00DB3F5A" w:rsidRDefault="00DB3F5A" w:rsidP="00DB3F5A">
      <w:pPr>
        <w:rPr>
          <w:rFonts w:ascii="Times New Roman" w:hAnsi="Times New Roman" w:cs="Times New Roman"/>
          <w:b/>
          <w:sz w:val="24"/>
          <w:szCs w:val="24"/>
        </w:rPr>
      </w:pPr>
    </w:p>
    <w:p w:rsidR="00DB3F5A" w:rsidRPr="00DB3F5A" w:rsidRDefault="00DB3F5A" w:rsidP="00DB3F5A">
      <w:pPr>
        <w:rPr>
          <w:rFonts w:ascii="Times New Roman" w:hAnsi="Times New Roman" w:cs="Times New Roman"/>
          <w:b/>
          <w:sz w:val="24"/>
          <w:szCs w:val="24"/>
        </w:rPr>
      </w:pPr>
    </w:p>
    <w:p w:rsidR="00DB3F5A" w:rsidRPr="00DB3F5A" w:rsidRDefault="00DB3F5A" w:rsidP="00DB3F5A">
      <w:pPr>
        <w:rPr>
          <w:rFonts w:ascii="Times New Roman" w:hAnsi="Times New Roman" w:cs="Times New Roman"/>
          <w:b/>
          <w:sz w:val="24"/>
          <w:szCs w:val="24"/>
        </w:rPr>
      </w:pP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1. Corresponding author</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 xml:space="preserve">  </w:t>
      </w:r>
      <w:proofErr w:type="spellStart"/>
      <w:r w:rsidRPr="00DB3F5A">
        <w:rPr>
          <w:rFonts w:ascii="Times New Roman" w:hAnsi="Times New Roman" w:cs="Times New Roman"/>
          <w:b/>
          <w:sz w:val="24"/>
          <w:szCs w:val="24"/>
        </w:rPr>
        <w:t>Dr.</w:t>
      </w:r>
      <w:proofErr w:type="spellEnd"/>
      <w:r w:rsidRPr="00DB3F5A">
        <w:rPr>
          <w:rFonts w:ascii="Times New Roman" w:hAnsi="Times New Roman" w:cs="Times New Roman"/>
          <w:b/>
          <w:sz w:val="24"/>
          <w:szCs w:val="24"/>
        </w:rPr>
        <w:t xml:space="preserve"> Sharique Ahmad</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Professor, Department of Pathology, Era’s Lucknow Medical College &amp; Hospital, Era University, Lucknow, India</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Orcid ID 0000-00003-1211-6740</w:t>
      </w:r>
    </w:p>
    <w:p w:rsidR="00DB3F5A" w:rsidRPr="00DB3F5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Email-id: diagnopath@gmail.com</w:t>
      </w:r>
    </w:p>
    <w:p w:rsidR="00F5643A" w:rsidRDefault="00DB3F5A" w:rsidP="00DB3F5A">
      <w:pPr>
        <w:rPr>
          <w:rFonts w:ascii="Times New Roman" w:hAnsi="Times New Roman" w:cs="Times New Roman"/>
          <w:b/>
          <w:sz w:val="24"/>
          <w:szCs w:val="24"/>
        </w:rPr>
      </w:pPr>
      <w:r w:rsidRPr="00DB3F5A">
        <w:rPr>
          <w:rFonts w:ascii="Times New Roman" w:hAnsi="Times New Roman" w:cs="Times New Roman"/>
          <w:b/>
          <w:sz w:val="24"/>
          <w:szCs w:val="24"/>
        </w:rPr>
        <w:t>Contact: +919648351223</w:t>
      </w:r>
    </w:p>
    <w:p w:rsidR="00F5643A" w:rsidRDefault="00F5643A" w:rsidP="006B5604">
      <w:pPr>
        <w:rPr>
          <w:rFonts w:ascii="Times New Roman" w:hAnsi="Times New Roman" w:cs="Times New Roman"/>
          <w:b/>
          <w:sz w:val="24"/>
          <w:szCs w:val="24"/>
        </w:rPr>
      </w:pPr>
    </w:p>
    <w:p w:rsidR="00F5643A" w:rsidRDefault="00F5643A" w:rsidP="006B5604">
      <w:pPr>
        <w:rPr>
          <w:rFonts w:ascii="Times New Roman" w:hAnsi="Times New Roman" w:cs="Times New Roman"/>
          <w:b/>
          <w:sz w:val="24"/>
          <w:szCs w:val="24"/>
        </w:rPr>
      </w:pPr>
    </w:p>
    <w:p w:rsidR="006B5604" w:rsidRPr="00F5643A" w:rsidRDefault="006B5604" w:rsidP="006B5604">
      <w:pPr>
        <w:rPr>
          <w:rFonts w:ascii="Times New Roman" w:hAnsi="Times New Roman" w:cs="Times New Roman"/>
          <w:b/>
          <w:sz w:val="24"/>
          <w:szCs w:val="24"/>
        </w:rPr>
      </w:pPr>
      <w:r w:rsidRPr="00F5643A">
        <w:rPr>
          <w:rFonts w:ascii="Times New Roman" w:hAnsi="Times New Roman" w:cs="Times New Roman"/>
          <w:b/>
          <w:sz w:val="24"/>
          <w:szCs w:val="24"/>
        </w:rPr>
        <w:t>Abstract:</w:t>
      </w:r>
    </w:p>
    <w:p w:rsidR="006B5604" w:rsidRPr="007613B4" w:rsidRDefault="006B5604" w:rsidP="007613B4">
      <w:pPr>
        <w:jc w:val="both"/>
        <w:rPr>
          <w:rFonts w:ascii="Times New Roman" w:hAnsi="Times New Roman" w:cs="Times New Roman"/>
          <w:sz w:val="24"/>
          <w:szCs w:val="24"/>
        </w:rPr>
      </w:pPr>
      <w:r w:rsidRPr="007613B4">
        <w:rPr>
          <w:rFonts w:ascii="Times New Roman" w:hAnsi="Times New Roman" w:cs="Times New Roman"/>
          <w:sz w:val="24"/>
          <w:szCs w:val="24"/>
        </w:rPr>
        <w:t>The rapidly evolving landscape of medical research has been significantly impacted by the emergence of organoids, three-dimensional miniature models of organs that offer unparalleled insights into human biology and disease mechanisms. This comprehensive review article delves into the diverse and innovative applications of organoids, exploring their creation methods, advantages, challenges, and the prospects they hold across various medical disciplines. By providing an in-depth analysis of the pivotal role organoids play in advancing medical science and transforming patient care, this article seeks to illuminate the myriad ways in which these microscale structures are revolutionizing our understanding of human health and disease.</w:t>
      </w:r>
    </w:p>
    <w:p w:rsidR="007613B4" w:rsidRDefault="007613B4" w:rsidP="006B5604"/>
    <w:p w:rsidR="007613B4" w:rsidRDefault="007613B4" w:rsidP="006B5604"/>
    <w:p w:rsidR="007613B4" w:rsidRDefault="007613B4" w:rsidP="006B5604"/>
    <w:p w:rsidR="007613B4" w:rsidRDefault="007613B4" w:rsidP="006B5604"/>
    <w:p w:rsidR="007613B4" w:rsidRDefault="007613B4" w:rsidP="006B5604"/>
    <w:p w:rsidR="007613B4" w:rsidRDefault="007613B4" w:rsidP="006B5604"/>
    <w:p w:rsidR="007613B4" w:rsidRDefault="007613B4" w:rsidP="006B5604"/>
    <w:p w:rsidR="007613B4" w:rsidRDefault="007613B4" w:rsidP="006B5604"/>
    <w:p w:rsidR="007D6917" w:rsidRPr="001E70E1" w:rsidRDefault="001E70E1" w:rsidP="001E70E1">
      <w:pPr>
        <w:jc w:val="both"/>
        <w:rPr>
          <w:rFonts w:ascii="Times New Roman" w:hAnsi="Times New Roman" w:cs="Times New Roman"/>
          <w:b/>
          <w:sz w:val="24"/>
          <w:szCs w:val="24"/>
        </w:rPr>
      </w:pPr>
      <w:r>
        <w:rPr>
          <w:rFonts w:ascii="Times New Roman" w:hAnsi="Times New Roman" w:cs="Times New Roman"/>
          <w:b/>
          <w:sz w:val="24"/>
          <w:szCs w:val="24"/>
        </w:rPr>
        <w:t>Keywords: O</w:t>
      </w:r>
      <w:r w:rsidRPr="001E70E1">
        <w:rPr>
          <w:rFonts w:ascii="Times New Roman" w:hAnsi="Times New Roman" w:cs="Times New Roman"/>
          <w:b/>
          <w:sz w:val="24"/>
          <w:szCs w:val="24"/>
        </w:rPr>
        <w:t>rganoids, H</w:t>
      </w:r>
      <w:r w:rsidR="005569D2" w:rsidRPr="001E70E1">
        <w:rPr>
          <w:rFonts w:ascii="Times New Roman" w:hAnsi="Times New Roman" w:cs="Times New Roman"/>
          <w:b/>
          <w:sz w:val="24"/>
          <w:szCs w:val="24"/>
        </w:rPr>
        <w:t xml:space="preserve">uman </w:t>
      </w:r>
      <w:r w:rsidRPr="001E70E1">
        <w:rPr>
          <w:rFonts w:ascii="Times New Roman" w:hAnsi="Times New Roman" w:cs="Times New Roman"/>
          <w:b/>
          <w:sz w:val="24"/>
          <w:szCs w:val="24"/>
        </w:rPr>
        <w:t>health,</w:t>
      </w:r>
      <w:r w:rsidR="005569D2" w:rsidRPr="001E70E1">
        <w:rPr>
          <w:rFonts w:ascii="Times New Roman" w:hAnsi="Times New Roman" w:cs="Times New Roman"/>
          <w:b/>
          <w:sz w:val="24"/>
          <w:szCs w:val="24"/>
        </w:rPr>
        <w:t xml:space="preserve"> </w:t>
      </w:r>
      <w:r>
        <w:rPr>
          <w:rFonts w:ascii="Times New Roman" w:hAnsi="Times New Roman" w:cs="Times New Roman"/>
          <w:b/>
          <w:sz w:val="24"/>
          <w:szCs w:val="24"/>
        </w:rPr>
        <w:t>C</w:t>
      </w:r>
      <w:r w:rsidRPr="001E70E1">
        <w:rPr>
          <w:rFonts w:ascii="Times New Roman" w:hAnsi="Times New Roman" w:cs="Times New Roman"/>
          <w:b/>
          <w:sz w:val="24"/>
          <w:szCs w:val="24"/>
        </w:rPr>
        <w:t>ancer treatment,</w:t>
      </w:r>
      <w:r w:rsidRPr="001E70E1">
        <w:rPr>
          <w:rFonts w:ascii="Times New Roman" w:hAnsi="Times New Roman" w:cs="Times New Roman"/>
          <w:sz w:val="24"/>
          <w:szCs w:val="24"/>
        </w:rPr>
        <w:t xml:space="preserve"> </w:t>
      </w:r>
      <w:r>
        <w:rPr>
          <w:rFonts w:ascii="Times New Roman" w:hAnsi="Times New Roman" w:cs="Times New Roman"/>
          <w:b/>
          <w:sz w:val="24"/>
          <w:szCs w:val="24"/>
        </w:rPr>
        <w:t>D</w:t>
      </w:r>
      <w:r w:rsidRPr="001E70E1">
        <w:rPr>
          <w:rFonts w:ascii="Times New Roman" w:hAnsi="Times New Roman" w:cs="Times New Roman"/>
          <w:b/>
          <w:sz w:val="24"/>
          <w:szCs w:val="24"/>
        </w:rPr>
        <w:t>rug</w:t>
      </w:r>
      <w:r>
        <w:rPr>
          <w:rFonts w:ascii="Times New Roman" w:hAnsi="Times New Roman" w:cs="Times New Roman"/>
          <w:b/>
          <w:sz w:val="24"/>
          <w:szCs w:val="24"/>
        </w:rPr>
        <w:t xml:space="preserve"> screening, </w:t>
      </w:r>
      <w:proofErr w:type="gramStart"/>
      <w:r>
        <w:rPr>
          <w:rFonts w:ascii="Times New Roman" w:hAnsi="Times New Roman" w:cs="Times New Roman"/>
          <w:b/>
          <w:sz w:val="24"/>
          <w:szCs w:val="24"/>
        </w:rPr>
        <w:t>P</w:t>
      </w:r>
      <w:r w:rsidRPr="001E70E1">
        <w:rPr>
          <w:rFonts w:ascii="Times New Roman" w:hAnsi="Times New Roman" w:cs="Times New Roman"/>
          <w:b/>
          <w:sz w:val="24"/>
          <w:szCs w:val="24"/>
        </w:rPr>
        <w:t>recisio</w:t>
      </w:r>
      <w:r>
        <w:rPr>
          <w:rFonts w:ascii="Times New Roman" w:hAnsi="Times New Roman" w:cs="Times New Roman"/>
          <w:b/>
          <w:sz w:val="24"/>
          <w:szCs w:val="24"/>
        </w:rPr>
        <w:t>n</w:t>
      </w:r>
      <w:proofErr w:type="gramEnd"/>
      <w:r>
        <w:rPr>
          <w:rFonts w:ascii="Times New Roman" w:hAnsi="Times New Roman" w:cs="Times New Roman"/>
          <w:b/>
          <w:sz w:val="24"/>
          <w:szCs w:val="24"/>
        </w:rPr>
        <w:t xml:space="preserve"> medicine, S</w:t>
      </w:r>
      <w:r w:rsidRPr="001E70E1">
        <w:rPr>
          <w:rFonts w:ascii="Times New Roman" w:hAnsi="Times New Roman" w:cs="Times New Roman"/>
          <w:b/>
          <w:sz w:val="24"/>
          <w:szCs w:val="24"/>
        </w:rPr>
        <w:t>tem cells</w:t>
      </w:r>
    </w:p>
    <w:p w:rsidR="006B5604" w:rsidRPr="001E70E1" w:rsidRDefault="006B5604" w:rsidP="001E70E1">
      <w:pPr>
        <w:jc w:val="both"/>
        <w:rPr>
          <w:rFonts w:ascii="Times New Roman" w:hAnsi="Times New Roman" w:cs="Times New Roman"/>
          <w:b/>
          <w:sz w:val="24"/>
          <w:szCs w:val="24"/>
        </w:rPr>
      </w:pPr>
    </w:p>
    <w:p w:rsidR="007613B4" w:rsidRPr="001E70E1" w:rsidRDefault="007613B4" w:rsidP="001E70E1">
      <w:pPr>
        <w:jc w:val="both"/>
        <w:rPr>
          <w:rFonts w:ascii="Times New Roman" w:hAnsi="Times New Roman" w:cs="Times New Roman"/>
          <w:b/>
          <w:sz w:val="24"/>
          <w:szCs w:val="24"/>
        </w:rPr>
      </w:pPr>
    </w:p>
    <w:p w:rsidR="007613B4" w:rsidRPr="001E70E1" w:rsidRDefault="007613B4" w:rsidP="001E70E1">
      <w:pPr>
        <w:jc w:val="both"/>
        <w:rPr>
          <w:rFonts w:ascii="Times New Roman" w:hAnsi="Times New Roman" w:cs="Times New Roman"/>
          <w:b/>
          <w:sz w:val="24"/>
          <w:szCs w:val="24"/>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7613B4" w:rsidRDefault="007613B4" w:rsidP="006B5604">
      <w:pPr>
        <w:rPr>
          <w:b/>
        </w:rPr>
      </w:pPr>
    </w:p>
    <w:p w:rsidR="006B5604" w:rsidRPr="001E70E1" w:rsidRDefault="006B5604" w:rsidP="006B5604">
      <w:pPr>
        <w:rPr>
          <w:rFonts w:ascii="Times New Roman" w:hAnsi="Times New Roman" w:cs="Times New Roman"/>
          <w:b/>
          <w:sz w:val="24"/>
          <w:szCs w:val="24"/>
        </w:rPr>
      </w:pPr>
      <w:r w:rsidRPr="001E70E1">
        <w:rPr>
          <w:rFonts w:ascii="Times New Roman" w:hAnsi="Times New Roman" w:cs="Times New Roman"/>
          <w:b/>
          <w:sz w:val="24"/>
          <w:szCs w:val="24"/>
        </w:rPr>
        <w:t>1. Introduction:</w:t>
      </w:r>
    </w:p>
    <w:p w:rsidR="006B5604" w:rsidRPr="007613B4" w:rsidRDefault="006B5604" w:rsidP="007613B4">
      <w:pPr>
        <w:jc w:val="both"/>
        <w:rPr>
          <w:rFonts w:ascii="Times New Roman" w:hAnsi="Times New Roman" w:cs="Times New Roman"/>
          <w:sz w:val="24"/>
          <w:szCs w:val="24"/>
        </w:rPr>
      </w:pPr>
      <w:r w:rsidRPr="007613B4">
        <w:rPr>
          <w:rFonts w:ascii="Times New Roman" w:hAnsi="Times New Roman" w:cs="Times New Roman"/>
          <w:sz w:val="24"/>
          <w:szCs w:val="24"/>
        </w:rPr>
        <w:t>Organoids have ushered in a new era in medical research by enabling the recreation of intricate human organ structures in vitro</w:t>
      </w:r>
      <w:r w:rsidR="005569D2">
        <w:rPr>
          <w:rFonts w:ascii="Times New Roman" w:hAnsi="Times New Roman" w:cs="Times New Roman"/>
          <w:sz w:val="24"/>
          <w:szCs w:val="24"/>
        </w:rPr>
        <w:t xml:space="preserve"> </w:t>
      </w:r>
      <w:r w:rsidR="005569D2">
        <w:rPr>
          <w:rFonts w:ascii="Times New Roman" w:hAnsi="Times New Roman" w:cs="Times New Roman"/>
          <w:sz w:val="24"/>
          <w:szCs w:val="24"/>
        </w:rPr>
        <w:fldChar w:fldCharType="begin"/>
      </w:r>
      <w:r w:rsidR="005569D2">
        <w:rPr>
          <w:rFonts w:ascii="Times New Roman" w:hAnsi="Times New Roman" w:cs="Times New Roman"/>
          <w:sz w:val="24"/>
          <w:szCs w:val="24"/>
        </w:rPr>
        <w:instrText xml:space="preserve"> ADDIN ZOTERO_ITEM CSL_CITATION {"citationID":"M87wh70G","properties":{"formattedCitation":"[1]","plainCitation":"[1]","noteIndex":0},"citationItems":[{"id":4349,"uris":["http://zotero.org/users/5408493/items/C5DCQ5Q6"],"itemData":{"id":4349,"type":"article-journal","abstract":"Organoids derived from stem cells or tissues in culture can develop into structures that resemble the in vivo anatomy and physiology of intact organs. Human organoid cultures provide the potential to study human development and model disease processes with the same scrutiny and depth of analysis customary for research with nonhuman model organisms. Resembling the complexity of the actual tissue or organ, patient-derived human organoid studies may accelerate medical research, creating new opportunities for tissue engineering and regenerative medicine, generating knowledge and tools for preclinical studies, including drug development and testing. Biologists are drawn to this system as a new \"model organism\" to study complex disease phenotypes and genetic variability among individuals using patient-derived tissues. The American Society for Cell Biology convened a task force to report on the potential, challenges, and limitations for human organoid research. The task force suggests ways to ease the entry for new researchers into the field and how to facilitate broader use of this new model organism within the research community. This includes guidelines for reproducibility, culturing, sharing of patient materials, patient consent, training, and communication with the public.","container-title":"Molecular Biology of the Cell","DOI":"10.1091/mbc.E19-03-0135","ISSN":"1939-4586","issue":"10","journalAbbreviation":"Mol Biol Cell","language":"eng","note":"PMID: 31034354\nPMCID: PMC6724519","page":"1129-1137","source":"PubMed","title":"Human organoids: a new dimension in cell biology","title-short":"Human organoids","volume":"30","author":[{"family":"Lehmann","given":"Ruth"},{"family":"Lee","given":"Connie M."},{"family":"Shugart","given":"Erika C."},{"family":"Benedetti","given":"Marta"},{"family":"Charo","given":"R. Alta"},{"family":"Gartner","given":"Zev"},{"family":"Hogan","given":"Brigid"},{"family":"Knoblich","given":"Jürgen"},{"family":"Nelson","given":"Celeste M."},{"family":"Wilson","given":"Kevin M."}],"issued":{"date-parts":[["2019",5,1]]}}}],"schema":"https://github.com/citation-style-language/schema/raw/master/csl-citation.json"} </w:instrText>
      </w:r>
      <w:r w:rsidR="005569D2">
        <w:rPr>
          <w:rFonts w:ascii="Times New Roman" w:hAnsi="Times New Roman" w:cs="Times New Roman"/>
          <w:sz w:val="24"/>
          <w:szCs w:val="24"/>
        </w:rPr>
        <w:fldChar w:fldCharType="separate"/>
      </w:r>
      <w:r w:rsidR="005569D2" w:rsidRPr="005569D2">
        <w:rPr>
          <w:rFonts w:ascii="Times New Roman" w:hAnsi="Times New Roman" w:cs="Times New Roman"/>
          <w:sz w:val="24"/>
        </w:rPr>
        <w:t>[1]</w:t>
      </w:r>
      <w:r w:rsidR="005569D2">
        <w:rPr>
          <w:rFonts w:ascii="Times New Roman" w:hAnsi="Times New Roman" w:cs="Times New Roman"/>
          <w:sz w:val="24"/>
          <w:szCs w:val="24"/>
        </w:rPr>
        <w:fldChar w:fldCharType="end"/>
      </w:r>
      <w:r w:rsidRPr="007613B4">
        <w:rPr>
          <w:rFonts w:ascii="Times New Roman" w:hAnsi="Times New Roman" w:cs="Times New Roman"/>
          <w:sz w:val="24"/>
          <w:szCs w:val="24"/>
        </w:rPr>
        <w:t xml:space="preserve">. This section delves into the historical context of organoid development, highlighting how these structures have emerged as a </w:t>
      </w:r>
      <w:r w:rsidR="007D6917" w:rsidRPr="007613B4">
        <w:rPr>
          <w:rFonts w:ascii="Times New Roman" w:hAnsi="Times New Roman" w:cs="Times New Roman"/>
          <w:sz w:val="24"/>
          <w:szCs w:val="24"/>
        </w:rPr>
        <w:t>ground-breaking</w:t>
      </w:r>
      <w:r w:rsidRPr="007613B4">
        <w:rPr>
          <w:rFonts w:ascii="Times New Roman" w:hAnsi="Times New Roman" w:cs="Times New Roman"/>
          <w:sz w:val="24"/>
          <w:szCs w:val="24"/>
        </w:rPr>
        <w:t xml:space="preserve"> alternative to traditional cell cultures and animal models. With their ability to replicate the architecture and functionality of specific organs, organoids have revolutionized the way researchers study physiological processes and disease mechanisms, offering a more accurate representation of human biology than ever before</w:t>
      </w:r>
      <w:r w:rsidR="005569D2">
        <w:rPr>
          <w:rFonts w:ascii="Times New Roman" w:hAnsi="Times New Roman" w:cs="Times New Roman"/>
          <w:sz w:val="24"/>
          <w:szCs w:val="24"/>
        </w:rPr>
        <w:t xml:space="preserve"> </w:t>
      </w:r>
      <w:r w:rsidR="005569D2">
        <w:rPr>
          <w:rFonts w:ascii="Times New Roman" w:hAnsi="Times New Roman" w:cs="Times New Roman"/>
          <w:sz w:val="24"/>
          <w:szCs w:val="24"/>
        </w:rPr>
        <w:fldChar w:fldCharType="begin"/>
      </w:r>
      <w:r w:rsidR="005569D2">
        <w:rPr>
          <w:rFonts w:ascii="Times New Roman" w:hAnsi="Times New Roman" w:cs="Times New Roman"/>
          <w:sz w:val="24"/>
          <w:szCs w:val="24"/>
        </w:rPr>
        <w:instrText xml:space="preserve"> ADDIN ZOTERO_ITEM CSL_CITATION {"citationID":"25oi5id3","properties":{"formattedCitation":"[2]","plainCitation":"[2]","noteIndex":0},"citationItems":[{"id":4352,"uris":["http://zotero.org/users/5408493/items/QZ655VZU"],"itemData":{"id":4352,"type":"article-journal","abstract":"Organoids are three-dimensional (3D) miniature structures cultured in vitro produced from either human pluripotent stem cells (hPSCs) or adult stem cells (AdSCs) derived from healthy individuals or patients that recapitulate the cellular heterogeneity, structure, and functions of human organs. The advent of human 3D organoid systems is now possible to allow remarkably detailed observation of stem cell morphogens, maintenance and differentiation resemble primary tissues, enhancing the potential to study both human physiology and developmental stage. As they are similar to their original organs and carry human genetic information, organoids derived from patient hold great promise for biomedical research and preclinical drug testing and is currently used for personalized, regenerative medicine, gene repair and transplantation therapy. In recent decades, researchers have succeeded in generating various types of organoids mimicking in vivo organs. Herein, we provide an update on current in vitro differentiation technologies of brain, retinal, kidney, liver, lung, gastrointestinal, cardiac, vascularized and multi-lineage organoids, discuss the differences between PSC- and AdSC-derived organoids, summarize the potential applications of stem cell-derived organoids systems in the laboratory and clinic, and outline the current challenges for the application of organoids, which would deepen the understanding of mechanisms of human development and enhance further utility of organoids in basic research and clinical studies.","container-title":"Signal Transduction and Targeted Therapy","DOI":"10.1038/s41392-022-01024-9","ISSN":"2059-3635","issue":"1","journalAbbreviation":"Signal Transduct Target Ther","language":"eng","note":"PMID: 35610212\nPMCID: PMC9127490","page":"168","source":"PubMed","title":"Human organoids in basic research and clinical applications","volume":"7","author":[{"family":"Tang","given":"Xiao-Yan"},{"family":"Wu","given":"Shanshan"},{"family":"Wang","given":"Da"},{"family":"Chu","given":"Chu"},{"family":"Hong","given":"Yuan"},{"family":"Tao","given":"Mengdan"},{"family":"Hu","given":"Hao"},{"family":"Xu","given":"Min"},{"family":"Guo","given":"Xing"},{"family":"Liu","given":"Yan"}],"issued":{"date-parts":[["2022",5,24]]}}}],"schema":"https://github.com/citation-style-language/schema/raw/master/csl-citation.json"} </w:instrText>
      </w:r>
      <w:r w:rsidR="005569D2">
        <w:rPr>
          <w:rFonts w:ascii="Times New Roman" w:hAnsi="Times New Roman" w:cs="Times New Roman"/>
          <w:sz w:val="24"/>
          <w:szCs w:val="24"/>
        </w:rPr>
        <w:fldChar w:fldCharType="separate"/>
      </w:r>
      <w:r w:rsidR="005569D2" w:rsidRPr="005569D2">
        <w:rPr>
          <w:rFonts w:ascii="Times New Roman" w:hAnsi="Times New Roman" w:cs="Times New Roman"/>
          <w:sz w:val="24"/>
        </w:rPr>
        <w:t>[2]</w:t>
      </w:r>
      <w:r w:rsidR="005569D2">
        <w:rPr>
          <w:rFonts w:ascii="Times New Roman" w:hAnsi="Times New Roman" w:cs="Times New Roman"/>
          <w:sz w:val="24"/>
          <w:szCs w:val="24"/>
        </w:rPr>
        <w:fldChar w:fldCharType="end"/>
      </w:r>
      <w:r w:rsidRPr="007613B4">
        <w:rPr>
          <w:rFonts w:ascii="Times New Roman" w:hAnsi="Times New Roman" w:cs="Times New Roman"/>
          <w:sz w:val="24"/>
          <w:szCs w:val="24"/>
        </w:rPr>
        <w:t>.</w:t>
      </w:r>
    </w:p>
    <w:p w:rsidR="006B5604" w:rsidRDefault="006B5604" w:rsidP="006B5604"/>
    <w:p w:rsidR="006B5604" w:rsidRPr="00A971E6" w:rsidRDefault="006B5604" w:rsidP="006B5604">
      <w:pPr>
        <w:rPr>
          <w:rFonts w:ascii="Times New Roman" w:hAnsi="Times New Roman" w:cs="Times New Roman"/>
          <w:b/>
          <w:bCs/>
          <w:sz w:val="24"/>
          <w:szCs w:val="24"/>
        </w:rPr>
      </w:pPr>
      <w:r w:rsidRPr="00A971E6">
        <w:rPr>
          <w:rFonts w:ascii="Times New Roman" w:hAnsi="Times New Roman" w:cs="Times New Roman"/>
          <w:b/>
          <w:sz w:val="24"/>
          <w:szCs w:val="24"/>
        </w:rPr>
        <w:t>2</w:t>
      </w:r>
      <w:r w:rsidRPr="00A971E6">
        <w:rPr>
          <w:rFonts w:ascii="Times New Roman" w:hAnsi="Times New Roman" w:cs="Times New Roman"/>
          <w:sz w:val="24"/>
          <w:szCs w:val="24"/>
        </w:rPr>
        <w:t>.</w:t>
      </w:r>
      <w:r w:rsidRPr="00A971E6">
        <w:rPr>
          <w:rFonts w:ascii="Times New Roman" w:eastAsia="Times New Roman" w:hAnsi="Times New Roman" w:cs="Times New Roman"/>
          <w:b/>
          <w:bCs/>
          <w:sz w:val="24"/>
          <w:szCs w:val="24"/>
          <w:lang w:eastAsia="en-IN"/>
        </w:rPr>
        <w:t xml:space="preserve"> </w:t>
      </w:r>
      <w:r w:rsidRPr="00A971E6">
        <w:rPr>
          <w:rFonts w:ascii="Times New Roman" w:hAnsi="Times New Roman" w:cs="Times New Roman"/>
          <w:b/>
          <w:bCs/>
          <w:sz w:val="24"/>
          <w:szCs w:val="24"/>
        </w:rPr>
        <w:t>Organoid Generation Methods:</w:t>
      </w:r>
    </w:p>
    <w:p w:rsidR="006B5604" w:rsidRPr="00A971E6" w:rsidRDefault="006B5604" w:rsidP="006B5604">
      <w:pPr>
        <w:rPr>
          <w:rFonts w:ascii="Times New Roman" w:hAnsi="Times New Roman" w:cs="Times New Roman"/>
          <w:sz w:val="24"/>
          <w:szCs w:val="24"/>
        </w:rPr>
      </w:pPr>
      <w:r w:rsidRPr="00A971E6">
        <w:rPr>
          <w:rFonts w:ascii="Times New Roman" w:hAnsi="Times New Roman" w:cs="Times New Roman"/>
          <w:sz w:val="24"/>
          <w:szCs w:val="24"/>
        </w:rPr>
        <w:lastRenderedPageBreak/>
        <w:t xml:space="preserve"> The intricate process of generating organoids is at the heart of their revolutionary impact. This section offers a deep dive into the methodologies that underpin the creation of these remarkable miniaturized organs.</w:t>
      </w:r>
    </w:p>
    <w:p w:rsidR="006B5604" w:rsidRPr="00A971E6" w:rsidRDefault="006B5604" w:rsidP="006B5604">
      <w:pPr>
        <w:rPr>
          <w:rFonts w:ascii="Times New Roman" w:hAnsi="Times New Roman" w:cs="Times New Roman"/>
          <w:b/>
          <w:sz w:val="24"/>
          <w:szCs w:val="24"/>
        </w:rPr>
      </w:pPr>
      <w:r w:rsidRPr="00A971E6">
        <w:rPr>
          <w:rFonts w:ascii="Times New Roman" w:hAnsi="Times New Roman" w:cs="Times New Roman"/>
          <w:b/>
          <w:sz w:val="24"/>
          <w:szCs w:val="24"/>
        </w:rPr>
        <w:t>2.1 Pluripotent Stem Cell-Derived Organoids:</w:t>
      </w:r>
    </w:p>
    <w:p w:rsidR="006B5604" w:rsidRPr="00A971E6" w:rsidRDefault="006B5604" w:rsidP="006B5604">
      <w:pPr>
        <w:rPr>
          <w:rFonts w:ascii="Times New Roman" w:hAnsi="Times New Roman" w:cs="Times New Roman"/>
          <w:sz w:val="24"/>
          <w:szCs w:val="24"/>
        </w:rPr>
      </w:pPr>
      <w:r w:rsidRPr="00A971E6">
        <w:rPr>
          <w:rFonts w:ascii="Times New Roman" w:hAnsi="Times New Roman" w:cs="Times New Roman"/>
          <w:sz w:val="24"/>
          <w:szCs w:val="24"/>
        </w:rPr>
        <w:t>Harnessing the remarkable potential of pluripotent stem cells, this subsection explores how embryonic and induced pluripotent stem cells are directed to differentiate into diverse cell lineages, mirroring the organ's developmental pathways</w:t>
      </w:r>
      <w:r w:rsidR="005569D2">
        <w:rPr>
          <w:rFonts w:ascii="Times New Roman" w:hAnsi="Times New Roman" w:cs="Times New Roman"/>
          <w:sz w:val="24"/>
          <w:szCs w:val="24"/>
        </w:rPr>
        <w:t xml:space="preserve"> </w:t>
      </w:r>
      <w:r w:rsidR="005569D2">
        <w:rPr>
          <w:rFonts w:ascii="Times New Roman" w:hAnsi="Times New Roman" w:cs="Times New Roman"/>
          <w:sz w:val="24"/>
          <w:szCs w:val="24"/>
        </w:rPr>
        <w:fldChar w:fldCharType="begin"/>
      </w:r>
      <w:r w:rsidR="005569D2">
        <w:rPr>
          <w:rFonts w:ascii="Times New Roman" w:hAnsi="Times New Roman" w:cs="Times New Roman"/>
          <w:sz w:val="24"/>
          <w:szCs w:val="24"/>
        </w:rPr>
        <w:instrText xml:space="preserve"> ADDIN ZOTERO_ITEM CSL_CITATION {"citationID":"wu6y7IjC","properties":{"formattedCitation":"[3]","plainCitation":"[3]","noteIndex":0},"citationItems":[{"id":4355,"uris":["http://zotero.org/users/5408493/items/KFPB8Z9A"],"itemData":{"id":4355,"type":"article-journal","abstract":"The discovery of methods to convert somatic cells into induced pluripotent stem cells (iPSCs) through expression of a small combination of transcription factors has raised the possibility of producing custom-tailored cells for the study and treatment of numerous diseases. Indeed, iPSCs have already been derived from patients suffering from a large variety of disorders. Here we review recent progress that has been made in establishing iPSC-based disease models, discuss associated technical and biological challenges, and highlight possible solutions to overcome these barriers. We believe that a better understanding of the molecular basis of pluripotency, cellular reprogramming and lineage-specific differentiation of iPSCs is necessary for progress in regenerative medicine.","container-title":"Nature Cell Biology","DOI":"10.1038/ncb0511-497","ISSN":"1476-4679","issue":"5","journalAbbreviation":"Nat Cell Biol","language":"eng","note":"PMID: 21540845\nPMCID: PMC3617981","page":"497-505","source":"PubMed","title":"Harnessing the potential of induced pluripotent stem cells for regenerative medicine","volume":"13","author":[{"family":"Wu","given":"Sean M."},{"family":"Hochedlinger","given":"Konrad"}],"issued":{"date-parts":[["2011",5]]}}}],"schema":"https://github.com/citation-style-language/schema/raw/master/csl-citation.json"} </w:instrText>
      </w:r>
      <w:r w:rsidR="005569D2">
        <w:rPr>
          <w:rFonts w:ascii="Times New Roman" w:hAnsi="Times New Roman" w:cs="Times New Roman"/>
          <w:sz w:val="24"/>
          <w:szCs w:val="24"/>
        </w:rPr>
        <w:fldChar w:fldCharType="separate"/>
      </w:r>
      <w:r w:rsidR="005569D2" w:rsidRPr="005569D2">
        <w:rPr>
          <w:rFonts w:ascii="Times New Roman" w:hAnsi="Times New Roman" w:cs="Times New Roman"/>
          <w:sz w:val="24"/>
        </w:rPr>
        <w:t>[3]</w:t>
      </w:r>
      <w:r w:rsidR="005569D2">
        <w:rPr>
          <w:rFonts w:ascii="Times New Roman" w:hAnsi="Times New Roman" w:cs="Times New Roman"/>
          <w:sz w:val="24"/>
          <w:szCs w:val="24"/>
        </w:rPr>
        <w:fldChar w:fldCharType="end"/>
      </w:r>
      <w:r w:rsidRPr="00A971E6">
        <w:rPr>
          <w:rFonts w:ascii="Times New Roman" w:hAnsi="Times New Roman" w:cs="Times New Roman"/>
          <w:sz w:val="24"/>
          <w:szCs w:val="24"/>
        </w:rPr>
        <w:t xml:space="preserve">. The section delves into the ingenious modulation of growth factors, </w:t>
      </w:r>
      <w:proofErr w:type="spellStart"/>
      <w:r w:rsidR="00471271" w:rsidRPr="00A971E6">
        <w:rPr>
          <w:rFonts w:ascii="Times New Roman" w:hAnsi="Times New Roman" w:cs="Times New Roman"/>
          <w:sz w:val="24"/>
          <w:szCs w:val="24"/>
        </w:rPr>
        <w:t>signaling</w:t>
      </w:r>
      <w:proofErr w:type="spellEnd"/>
      <w:r w:rsidRPr="00A971E6">
        <w:rPr>
          <w:rFonts w:ascii="Times New Roman" w:hAnsi="Times New Roman" w:cs="Times New Roman"/>
          <w:sz w:val="24"/>
          <w:szCs w:val="24"/>
        </w:rPr>
        <w:t xml:space="preserve"> molecules, and culture conditions that orchestrate the intricate dance of cellular differentiation, leading to the self-organization and morphogenesis characteristic of organoids. Detailed examples, from cerebral organoids to retinal organoids, demonstrate the versatility of this approach</w:t>
      </w:r>
      <w:r w:rsidR="005569D2">
        <w:rPr>
          <w:rFonts w:ascii="Times New Roman" w:hAnsi="Times New Roman" w:cs="Times New Roman"/>
          <w:sz w:val="24"/>
          <w:szCs w:val="24"/>
        </w:rPr>
        <w:t xml:space="preserve"> </w:t>
      </w:r>
      <w:r w:rsidR="005569D2">
        <w:rPr>
          <w:rFonts w:ascii="Times New Roman" w:hAnsi="Times New Roman" w:cs="Times New Roman"/>
          <w:sz w:val="24"/>
          <w:szCs w:val="24"/>
        </w:rPr>
        <w:fldChar w:fldCharType="begin"/>
      </w:r>
      <w:r w:rsidR="005569D2">
        <w:rPr>
          <w:rFonts w:ascii="Times New Roman" w:hAnsi="Times New Roman" w:cs="Times New Roman"/>
          <w:sz w:val="24"/>
          <w:szCs w:val="24"/>
        </w:rPr>
        <w:instrText xml:space="preserve"> ADDIN ZOTERO_ITEM CSL_CITATION {"citationID":"0Ycuflu5","properties":{"formattedCitation":"[4]","plainCitation":"[4]","noteIndex":0},"citationItems":[{"id":4358,"uris":["http://zotero.org/users/5408493/items/QJRYJN56"],"itemData":{"id":4358,"type":"article-journal","abstract":"The media formulations necessary for deriving and sustaining organoids from epithelial tissues such as prostate, colon, gastric, liver, pancreas, and others have been established. Critical components of organoid media are a set of growth factors that include R-spondins and BMP signalling antagonists such as Noggin or Gremlin 1. Currently, the practical limitations for formulating organoid media of reproducible potency and larger-scale media production that have hampered further technological applications of organoid technology include: the cost of growth factors such as R-spondins and Gremlin 1/Noggin and their production as defined specific activities free of contaminants that may affect organoid growth. Here we report the production of highly pure recombinant Gremlin 1 and R-spondin 1 from bacterial expression for use in organoid media. We detail the workflow for Gremlin 1 and R-spondin 1 expression, purification, quantification of cellular activity, quality control and use in media formulated for culturing organoids derived from a number of tissues. The development of precisely formulated, cost-effective media of defined specific activity will engender the development of novel applications for organoid technology.","container-title":"Scientific Reports","DOI":"10.1038/s41598-019-42604-0","ISSN":"2045-2322","issue":"1","journalAbbreviation":"Sci Rep","language":"eng","note":"PMID: 30996238\nPMCID: PMC6470207","page":"6193","source":"PubMed","title":"Organoid culture media formulated with growth factors of defined cellular activity","volume":"9","author":[{"family":"Urbischek","given":"Manuela"},{"family":"Rannikmae","given":"Helena"},{"family":"Foets","given":"Thomas"},{"family":"Ravn","given":"Katharina"},{"family":"Hyvönen","given":"Marko"},{"family":"Roche","given":"Marc","non-dropping-particle":"de la"}],"issued":{"date-parts":[["2019",4,17]]}}}],"schema":"https://github.com/citation-style-language/schema/raw/master/csl-citation.json"} </w:instrText>
      </w:r>
      <w:r w:rsidR="005569D2">
        <w:rPr>
          <w:rFonts w:ascii="Times New Roman" w:hAnsi="Times New Roman" w:cs="Times New Roman"/>
          <w:sz w:val="24"/>
          <w:szCs w:val="24"/>
        </w:rPr>
        <w:fldChar w:fldCharType="separate"/>
      </w:r>
      <w:r w:rsidR="005569D2" w:rsidRPr="005569D2">
        <w:rPr>
          <w:rFonts w:ascii="Times New Roman" w:hAnsi="Times New Roman" w:cs="Times New Roman"/>
          <w:sz w:val="24"/>
        </w:rPr>
        <w:t>[4]</w:t>
      </w:r>
      <w:r w:rsidR="005569D2">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Default="006B5604" w:rsidP="006B5604"/>
    <w:p w:rsidR="006B5604" w:rsidRPr="0050407B" w:rsidRDefault="006B5604" w:rsidP="00A971E6">
      <w:pPr>
        <w:jc w:val="both"/>
        <w:rPr>
          <w:rFonts w:ascii="Times New Roman" w:hAnsi="Times New Roman" w:cs="Times New Roman"/>
          <w:b/>
          <w:sz w:val="24"/>
          <w:szCs w:val="24"/>
        </w:rPr>
      </w:pPr>
      <w:r w:rsidRPr="0050407B">
        <w:rPr>
          <w:rFonts w:ascii="Times New Roman" w:hAnsi="Times New Roman" w:cs="Times New Roman"/>
          <w:b/>
          <w:sz w:val="24"/>
          <w:szCs w:val="24"/>
        </w:rPr>
        <w:t>2.2 Tissue-Specific Adult Stem Cell-Derived Organoid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Tapping into the regenerative capacity of adult stem cells, this subsection unveils how tissue-specific progenitors are coaxed into forming organoids</w:t>
      </w:r>
      <w:r w:rsidR="0050407B">
        <w:rPr>
          <w:rFonts w:ascii="Times New Roman" w:hAnsi="Times New Roman" w:cs="Times New Roman"/>
          <w:sz w:val="24"/>
          <w:szCs w:val="24"/>
        </w:rPr>
        <w:t xml:space="preserve"> </w:t>
      </w:r>
      <w:r w:rsidR="0050407B">
        <w:rPr>
          <w:rFonts w:ascii="Times New Roman" w:hAnsi="Times New Roman" w:cs="Times New Roman"/>
          <w:sz w:val="24"/>
          <w:szCs w:val="24"/>
        </w:rPr>
        <w:fldChar w:fldCharType="begin"/>
      </w:r>
      <w:r w:rsidR="0050407B">
        <w:rPr>
          <w:rFonts w:ascii="Times New Roman" w:hAnsi="Times New Roman" w:cs="Times New Roman"/>
          <w:sz w:val="24"/>
          <w:szCs w:val="24"/>
        </w:rPr>
        <w:instrText xml:space="preserve"> ADDIN ZOTERO_ITEM CSL_CITATION {"citationID":"qtpvZXjy","properties":{"formattedCitation":"[5]","plainCitation":"[5]","noteIndex":0},"citationItems":[{"id":4361,"uris":["http://zotero.org/users/5408493/items/EXSE5E3W"],"itemData":{"id":4361,"type":"article-journal","abstract":"Planarian neoblasts are pluripotent, adult somatic stem cells and lineage-primed progenitors that are required for the production and maintenance of all differentiated cell types, including the germline. Neoblasts, originally defined as undifferentiated cells residing in the adult parenchyma, are frequently compared to embryonic stem cells yet their developmental origin remains obscure. We investigated the provenance of neoblasts during Schmidtea mediterranea embryogenesis, and report that neoblasts arise from an anarchic, cycling piwi-1+ population wholly responsible for production of all temporary and definitive organs during embryogenesis. Early embryonic piwi-1+ cells are molecularly and functionally distinct from neoblasts: they express unique cohorts of early embryo enriched transcripts and behave differently than neoblasts in cell transplantation assays. Neoblast lineages arise as organogenesis begins and are required for construction of all major organ systems during embryogenesis. These subpopulations are continuously generated during adulthood, where they act as agents of tissue homeostasis and regeneration.\n          , \n            Flatworms are masters of regeneration. If virtually any piece of a flatworm is cut off, a new fully functional individual will grow from it within two weeks. This is no simple task since flatworms contain a wide variety of organ systems, including a brain, nervous system, eyes, kidneys, gut, muscle and skin.\n            Flatworms owe their regenerative abilities to adult stem cells called neoblasts. Like embryonic stem cells, neoblasts can replicate themselves and they can develop into any type of cell found in an adult worm. In contrast, adult stem cells in fruit flies, zebrafish, mice and humans can only produce the type of cells found in the organ or tissue they live in.\n            Now, Davies et al. have tracked how and when neoblasts develop in embryos of the flatworm species Schmidtea mediterranea by documenting the distinct gene expression signatures in flatworm embryos at various stages of development. An atlas of the genes that are expressed in various embryonic tissues and in major organs as they begin to develop was also created. These tools, and the results of cell transplantation experiments, revealed that neoblasts emerge from embryonic stem cells as the major organs start to form. As the emerging neoblasts start to express the same combination of genes as adult neoblasts, they also begin to behave just like these cells. The populations of neoblasts remain present throughout the life of the flatworm, helping to maintain, repair and regenerate tissues.\n            In the future, work that builds on the results presented here by Davies et al. will help researchers to understand more about how stem cells are maintained and regulated. By learning more about the genetic differences between neoblasts and human adult stem cells scientists may be able to explain why humans and other mammals have a limited ability to regenerate. This information could potentially help to develop treatments that stimulate regeneration in patients with degenerative diseases or traumatic injuries.","container-title":"eLife","DOI":"10.7554/eLife.21052","ISSN":"2050-084X","language":"en","page":"e21052","source":"DOI.org (Crossref)","title":"Embryonic origin of adult stem cells required for tissue homeostasis and regeneration","volume":"6","author":[{"family":"Davies","given":"Erin L"},{"family":"Lei","given":"Kai"},{"family":"Seidel","given":"Christopher W"},{"family":"Kroesen","given":"Amanda E"},{"family":"McKinney","given":"Sean A"},{"family":"Guo","given":"Longhua"},{"family":"Robb","given":"Sofia MC"},{"family":"Ross","given":"Eric J"},{"family":"Gotting","given":"Kirsten"},{"family":"Alvarado","given":"Alejandro Sánchez"}],"issued":{"date-parts":[["2017",1,10]]}}}],"schema":"https://github.com/citation-style-language/schema/raw/master/csl-citation.json"} </w:instrText>
      </w:r>
      <w:r w:rsidR="0050407B">
        <w:rPr>
          <w:rFonts w:ascii="Times New Roman" w:hAnsi="Times New Roman" w:cs="Times New Roman"/>
          <w:sz w:val="24"/>
          <w:szCs w:val="24"/>
        </w:rPr>
        <w:fldChar w:fldCharType="separate"/>
      </w:r>
      <w:r w:rsidR="0050407B" w:rsidRPr="0050407B">
        <w:rPr>
          <w:rFonts w:ascii="Times New Roman" w:hAnsi="Times New Roman" w:cs="Times New Roman"/>
          <w:sz w:val="24"/>
        </w:rPr>
        <w:t>[5]</w:t>
      </w:r>
      <w:r w:rsidR="0050407B">
        <w:rPr>
          <w:rFonts w:ascii="Times New Roman" w:hAnsi="Times New Roman" w:cs="Times New Roman"/>
          <w:sz w:val="24"/>
          <w:szCs w:val="24"/>
        </w:rPr>
        <w:fldChar w:fldCharType="end"/>
      </w:r>
      <w:r w:rsidRPr="00A971E6">
        <w:rPr>
          <w:rFonts w:ascii="Times New Roman" w:hAnsi="Times New Roman" w:cs="Times New Roman"/>
          <w:sz w:val="24"/>
          <w:szCs w:val="24"/>
        </w:rPr>
        <w:t>. By utilizing adult stem cells from target organs, researchers can guide these cells to self-assemble into functional structures that recapitulate organ architecture and function</w:t>
      </w:r>
      <w:r w:rsidR="00CC2303">
        <w:rPr>
          <w:rFonts w:ascii="Times New Roman" w:hAnsi="Times New Roman" w:cs="Times New Roman"/>
          <w:sz w:val="24"/>
          <w:szCs w:val="24"/>
        </w:rPr>
        <w:t xml:space="preserve"> </w:t>
      </w:r>
      <w:r w:rsidR="00CC2303">
        <w:rPr>
          <w:rFonts w:ascii="Times New Roman" w:hAnsi="Times New Roman" w:cs="Times New Roman"/>
          <w:sz w:val="24"/>
          <w:szCs w:val="24"/>
        </w:rPr>
        <w:fldChar w:fldCharType="begin"/>
      </w:r>
      <w:r w:rsidR="00CC2303">
        <w:rPr>
          <w:rFonts w:ascii="Times New Roman" w:hAnsi="Times New Roman" w:cs="Times New Roman"/>
          <w:sz w:val="24"/>
          <w:szCs w:val="24"/>
        </w:rPr>
        <w:instrText xml:space="preserve"> ADDIN ZOTERO_ITEM CSL_CITATION {"citationID":"wBgOKb8C","properties":{"formattedCitation":"[6]","plainCitation":"[6]","noteIndex":0},"citationItems":[{"id":4363,"uris":["http://zotero.org/users/5408493/items/ILQCHEMU"],"itemData":{"id":4363,"type":"article-journal","container-title":"Nature Reviews Methods Primers","DOI":"10.1038/s43586-022-00118-6","ISSN":"2662-8449","issue":"1","journalAbbreviation":"Nat Rev Methods Primers","language":"en","page":"33","source":"DOI.org (Crossref)","title":"A guide to the organ-on-a-chip","volume":"2","author":[{"family":"Leung","given":"Chak Ming"},{"family":"Haan","given":"Pim","non-dropping-particle":"de"},{"family":"Ronaldson-Bouchard","given":"Kacey"},{"family":"Kim","given":"Ge-Ah"},{"family":"Ko","given":"Jihoon"},{"family":"Rho","given":"Hoon Suk"},{"family":"Chen","given":"Zhu"},{"family":"Habibovic","given":"Pamela"},{"family":"Jeon","given":"Noo Li"},{"family":"Takayama","given":"Shuichi"},{"family":"Shuler","given":"Michael L."},{"family":"Vunjak-Novakovic","given":"Gordana"},{"family":"Frey","given":"Olivier"},{"family":"Verpoorte","given":"Elisabeth"},{"family":"Toh","given":"Yi-Chin"}],"issued":{"date-parts":[["2022",5,12]]}}}],"schema":"https://github.com/citation-style-language/schema/raw/master/csl-citation.json"} </w:instrText>
      </w:r>
      <w:r w:rsidR="00CC2303">
        <w:rPr>
          <w:rFonts w:ascii="Times New Roman" w:hAnsi="Times New Roman" w:cs="Times New Roman"/>
          <w:sz w:val="24"/>
          <w:szCs w:val="24"/>
        </w:rPr>
        <w:fldChar w:fldCharType="separate"/>
      </w:r>
      <w:r w:rsidR="00CC2303" w:rsidRPr="00CC2303">
        <w:rPr>
          <w:rFonts w:ascii="Times New Roman" w:hAnsi="Times New Roman" w:cs="Times New Roman"/>
          <w:sz w:val="24"/>
        </w:rPr>
        <w:t>[6]</w:t>
      </w:r>
      <w:r w:rsidR="00CC2303">
        <w:rPr>
          <w:rFonts w:ascii="Times New Roman" w:hAnsi="Times New Roman" w:cs="Times New Roman"/>
          <w:sz w:val="24"/>
          <w:szCs w:val="24"/>
        </w:rPr>
        <w:fldChar w:fldCharType="end"/>
      </w:r>
      <w:r w:rsidRPr="00A971E6">
        <w:rPr>
          <w:rFonts w:ascii="Times New Roman" w:hAnsi="Times New Roman" w:cs="Times New Roman"/>
          <w:sz w:val="24"/>
          <w:szCs w:val="24"/>
        </w:rPr>
        <w:t xml:space="preserve">. The section meticulously explores the orchestration of </w:t>
      </w:r>
      <w:proofErr w:type="spellStart"/>
      <w:r w:rsidR="00471271" w:rsidRPr="00A971E6">
        <w:rPr>
          <w:rFonts w:ascii="Times New Roman" w:hAnsi="Times New Roman" w:cs="Times New Roman"/>
          <w:sz w:val="24"/>
          <w:szCs w:val="24"/>
        </w:rPr>
        <w:t>signaling</w:t>
      </w:r>
      <w:proofErr w:type="spellEnd"/>
      <w:r w:rsidRPr="00A971E6">
        <w:rPr>
          <w:rFonts w:ascii="Times New Roman" w:hAnsi="Times New Roman" w:cs="Times New Roman"/>
          <w:sz w:val="24"/>
          <w:szCs w:val="24"/>
        </w:rPr>
        <w:t xml:space="preserve"> pathways and microenvironment cues that dictate cellular fate determination and drive the assembly of complex tissues, ranging from intestinal crypts to mammary glands</w:t>
      </w:r>
      <w:r w:rsidR="00CC2303">
        <w:rPr>
          <w:rFonts w:ascii="Times New Roman" w:hAnsi="Times New Roman" w:cs="Times New Roman"/>
          <w:sz w:val="24"/>
          <w:szCs w:val="24"/>
        </w:rPr>
        <w:t xml:space="preserve"> </w:t>
      </w:r>
      <w:r w:rsidR="00CC2303">
        <w:rPr>
          <w:rFonts w:ascii="Times New Roman" w:hAnsi="Times New Roman" w:cs="Times New Roman"/>
          <w:sz w:val="24"/>
          <w:szCs w:val="24"/>
        </w:rPr>
        <w:fldChar w:fldCharType="begin"/>
      </w:r>
      <w:r w:rsidR="00CC2303">
        <w:rPr>
          <w:rFonts w:ascii="Times New Roman" w:hAnsi="Times New Roman" w:cs="Times New Roman"/>
          <w:sz w:val="24"/>
          <w:szCs w:val="24"/>
        </w:rPr>
        <w:instrText xml:space="preserve"> ADDIN ZOTERO_ITEM CSL_CITATION {"citationID":"meoZEuFO","properties":{"formattedCitation":"[7]","plainCitation":"[7]","noteIndex":0},"citationItems":[{"id":4365,"uris":["http://zotero.org/users/5408493/items/4RAVYAPU"],"itemData":{"id":4365,"type":"report","abstract":"Cancer cells are regulated by oncogenic mutations and microenvironmental signals, yet these processes are often studied separately. To functionally map how cell-intrinsic and cell-extrinsic cues co-regulate cell-fate in colorectal cancer (CRC), we performed a systematic single-cell analysis of 1,071 colonic organoid cultures regulated by 1) CRC oncogenic mutations, 2) microenvironmental fibroblasts and macrophages, 3) stromal ligands, and 4) signalling inhibitors. Multiplexed single-cell analysis revealed a stepwise epithelial differentiation landscape dictated by combinations of oncogenes and stromal ligands, spanning from fibroblast-induced Clusterin (CLU)\n            +\n            revival colonic stem cells (revCSC) to oncogene-driven LRIG1\n            +\n            hyper-proliferative CSC (proCSC). The transition from revCSC to proCSC is regulated by decreasing WNT3A and TGF-β-driven YAP signalling and increasing KRAS\n            G12D\n            or stromal EGF/Epiregulin-activated MAPK/PI3K flux. We find APC-loss and KRAS\n            G12D\n            collaboratively limit access to revCSC and disrupt stromal-epithelial communication – trapping epithelia in the proCSC fate. These results reveal that oncogenic mutations dominate homeostatic differentiation by obstructing cell-extrinsic regulation of cell-fate plasticity.\n          \n          \n            Highlights\n            \n              \n                1,071-condition single-cell transition map of colonic stem cell polarisation regulated by oncogenic and mircoenvironmental cues.\n              \n              \n                \n                  Fibroblasts polarise WT colonic epithelia towards\n                  Clu\n                  \n                    +\n                  \n                  revCSC via TGF-β1 and YAP signalling.\n                \n              \n              \n                \n                  APC-loss and KRAS\n                  G12D\n                  drive a\n                  Birc5\n                  \n                    +\n                  \n                  ,\n                  Lrig1\n                  \n                    +\n                  \n                  , and\n                  Ephb2\n                  \n                    +\n                  \n                  proCSC fate via MAPK and PI3K.\n                \n              \n              \n                Oncogenic mutations disrupt stromal regulation of epithelial plasticity, trapping cells in the proCSC fate.","genre":"preprint","language":"en","note":"DOI: 10.1101/2023.02.15.528008","publisher":"Cancer Biology","source":"DOI.org (Crossref)","title":"A Single-cell Perturbation Landscape of Colonic Stem Cell Polarisation","URL":"http://biorxiv.org/lookup/doi/10.1101/2023.02.15.528008","author":[{"family":"Qin","given":"Xiao"},{"family":"Rodriguez","given":"Ferran Cardoso"},{"family":"Sufi","given":"Jahangir"},{"family":"Vlckova","given":"Petra"},{"family":"Claus","given":"Jeroen"},{"family":"Tape","given":"Christopher J."}],"accessed":{"date-parts":[["2023",8,18]]},"issued":{"date-parts":[["2023",2,15]]}}}],"schema":"https://github.com/citation-style-language/schema/raw/master/csl-citation.json"} </w:instrText>
      </w:r>
      <w:r w:rsidR="00CC2303">
        <w:rPr>
          <w:rFonts w:ascii="Times New Roman" w:hAnsi="Times New Roman" w:cs="Times New Roman"/>
          <w:sz w:val="24"/>
          <w:szCs w:val="24"/>
        </w:rPr>
        <w:fldChar w:fldCharType="separate"/>
      </w:r>
      <w:r w:rsidR="00CC2303" w:rsidRPr="00CC2303">
        <w:rPr>
          <w:rFonts w:ascii="Times New Roman" w:hAnsi="Times New Roman" w:cs="Times New Roman"/>
          <w:sz w:val="24"/>
        </w:rPr>
        <w:t>[7]</w:t>
      </w:r>
      <w:r w:rsidR="00CC230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FF2CFC" w:rsidRDefault="006B5604" w:rsidP="00A971E6">
      <w:pPr>
        <w:jc w:val="both"/>
        <w:rPr>
          <w:rFonts w:ascii="Times New Roman" w:hAnsi="Times New Roman" w:cs="Times New Roman"/>
          <w:b/>
          <w:sz w:val="24"/>
          <w:szCs w:val="24"/>
        </w:rPr>
      </w:pPr>
      <w:r w:rsidRPr="00FF2CFC">
        <w:rPr>
          <w:rFonts w:ascii="Times New Roman" w:hAnsi="Times New Roman" w:cs="Times New Roman"/>
          <w:b/>
          <w:sz w:val="24"/>
          <w:szCs w:val="24"/>
        </w:rPr>
        <w:t>2.3 Direct Cell Reprogramming for Organoid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An innovative avenue in organoid generation, direct cell reprogramming sidesteps the pluripotent state and directly converts one cell type into another</w:t>
      </w:r>
      <w:r w:rsidR="00FF1B60">
        <w:rPr>
          <w:rFonts w:ascii="Times New Roman" w:hAnsi="Times New Roman" w:cs="Times New Roman"/>
          <w:sz w:val="24"/>
          <w:szCs w:val="24"/>
        </w:rPr>
        <w:t xml:space="preserve"> </w:t>
      </w:r>
      <w:r w:rsidR="00FF1B60">
        <w:rPr>
          <w:rFonts w:ascii="Times New Roman" w:hAnsi="Times New Roman" w:cs="Times New Roman"/>
          <w:sz w:val="24"/>
          <w:szCs w:val="24"/>
        </w:rPr>
        <w:fldChar w:fldCharType="begin"/>
      </w:r>
      <w:r w:rsidR="00FF1B60">
        <w:rPr>
          <w:rFonts w:ascii="Times New Roman" w:hAnsi="Times New Roman" w:cs="Times New Roman"/>
          <w:sz w:val="24"/>
          <w:szCs w:val="24"/>
        </w:rPr>
        <w:instrText xml:space="preserve"> ADDIN ZOTERO_ITEM CSL_CITATION {"citationID":"LZ5RJmUW","properties":{"formattedCitation":"[8]","plainCitation":"[8]","noteIndex":0},"citationItems":[{"id":4367,"uris":["http://zotero.org/users/5408493/items/9DPA9X9X"],"itemData":{"id":4367,"type":"article-journal","abstract":"The study of variations in human neurodevelopment and cognition is limited by the availability of experimental models. While animal models only partially recapitulate the human brain development, genetics, and heterogeneity, human-induced pluripotent stem cells can provide an attractive experimental alternative. However, cellular reprogramming and further differentiation techniques are costly and time-consuming and therefore, studies using this approach are often limited to a small number of samples. In this study, we describe a rapid and cost-effective method to reprogram somatic cells and the direct generation of cortical organoids in a 96-well format. Our data are a proof-of-principle that a large cohort of samples can be generated for experimental assessment of the human neural development.","container-title":"Stem Cells and Development","DOI":"10.1089/scd.2018.0112","ISSN":"1557-8534","issue":"22","journalAbbreviation":"Stem Cells Dev","language":"eng","note":"PMID: 30142987\nPMCID: PMC6916119","page":"1549-1556","source":"PubMed","title":"Direct Generation of Human Cortical Organoids from Primary Cells","volume":"27","author":[{"family":"Schukking","given":"Monique"},{"family":"Miranda","given":"Helen C."},{"family":"Trujillo","given":"Cleber A."},{"family":"Negraes","given":"Priscilla D."},{"family":"Muotri","given":"Alysson R."}],"issued":{"date-parts":[["2018",11,15]]}}}],"schema":"https://github.com/citation-style-language/schema/raw/master/csl-citation.json"} </w:instrText>
      </w:r>
      <w:r w:rsidR="00FF1B60">
        <w:rPr>
          <w:rFonts w:ascii="Times New Roman" w:hAnsi="Times New Roman" w:cs="Times New Roman"/>
          <w:sz w:val="24"/>
          <w:szCs w:val="24"/>
        </w:rPr>
        <w:fldChar w:fldCharType="separate"/>
      </w:r>
      <w:r w:rsidR="00FF1B60" w:rsidRPr="00FF1B60">
        <w:rPr>
          <w:rFonts w:ascii="Times New Roman" w:hAnsi="Times New Roman" w:cs="Times New Roman"/>
          <w:sz w:val="24"/>
        </w:rPr>
        <w:t>[8]</w:t>
      </w:r>
      <w:r w:rsidR="00FF1B60">
        <w:rPr>
          <w:rFonts w:ascii="Times New Roman" w:hAnsi="Times New Roman" w:cs="Times New Roman"/>
          <w:sz w:val="24"/>
          <w:szCs w:val="24"/>
        </w:rPr>
        <w:fldChar w:fldCharType="end"/>
      </w:r>
      <w:r w:rsidRPr="00A971E6">
        <w:rPr>
          <w:rFonts w:ascii="Times New Roman" w:hAnsi="Times New Roman" w:cs="Times New Roman"/>
          <w:sz w:val="24"/>
          <w:szCs w:val="24"/>
        </w:rPr>
        <w:t>. This subsection traverses the landscape of induced cell reprogramming, where cellular identity is transformed without traversing the pluripotent stage. It delves into the pivotal role of transcription factors, epigenetic modifications, and microenvironmental factors in this remarkable transformation process. Real-world examples, such as the conversion of fibroblasts into cardiac organoids, exemplify the potential of this approach</w:t>
      </w:r>
      <w:r w:rsidR="00FF1B60">
        <w:rPr>
          <w:rFonts w:ascii="Times New Roman" w:hAnsi="Times New Roman" w:cs="Times New Roman"/>
          <w:sz w:val="24"/>
          <w:szCs w:val="24"/>
        </w:rPr>
        <w:t xml:space="preserve"> </w:t>
      </w:r>
      <w:r w:rsidR="00FF1B60">
        <w:rPr>
          <w:rFonts w:ascii="Times New Roman" w:hAnsi="Times New Roman" w:cs="Times New Roman"/>
          <w:sz w:val="24"/>
          <w:szCs w:val="24"/>
        </w:rPr>
        <w:fldChar w:fldCharType="begin"/>
      </w:r>
      <w:r w:rsidR="00FF1B60">
        <w:rPr>
          <w:rFonts w:ascii="Times New Roman" w:hAnsi="Times New Roman" w:cs="Times New Roman"/>
          <w:sz w:val="24"/>
          <w:szCs w:val="24"/>
        </w:rPr>
        <w:instrText xml:space="preserve"> ADDIN ZOTERO_ITEM CSL_CITATION {"citationID":"2XQvvIB0","properties":{"formattedCitation":"[1, 9]","plainCitation":"[1, 9]","noteIndex":0},"citationItems":[{"id":4349,"uris":["http://zotero.org/users/5408493/items/C5DCQ5Q6"],"itemData":{"id":4349,"type":"article-journal","abstract":"Organoids derived from stem cells or tissues in culture can develop into structures that resemble the in vivo anatomy and physiology of intact organs. Human organoid cultures provide the potential to study human development and model disease processes with the same scrutiny and depth of analysis customary for research with nonhuman model organisms. Resembling the complexity of the actual tissue or organ, patient-derived human organoid studies may accelerate medical research, creating new opportunities for tissue engineering and regenerative medicine, generating knowledge and tools for preclinical studies, including drug development and testing. Biologists are drawn to this system as a new \"model organism\" to study complex disease phenotypes and genetic variability among individuals using patient-derived tissues. The American Society for Cell Biology convened a task force to report on the potential, challenges, and limitations for human organoid research. The task force suggests ways to ease the entry for new researchers into the field and how to facilitate broader use of this new model organism within the research community. This includes guidelines for reproducibility, culturing, sharing of patient materials, patient consent, training, and communication with the public.","container-title":"Molecular Biology of the Cell","DOI":"10.1091/mbc.E19-03-0135","ISSN":"1939-4586","issue":"10","journalAbbreviation":"Mol Biol Cell","language":"eng","note":"PMID: 31034354\nPMCID: PMC6724519","page":"1129-1137","source":"PubMed","title":"Human organoids: a new dimension in cell biology","title-short":"Human organoids","volume":"30","author":[{"family":"Lehmann","given":"Ruth"},{"family":"Lee","given":"Connie M."},{"family":"Shugart","given":"Erika C."},{"family":"Benedetti","given":"Marta"},{"family":"Charo","given":"R. Alta"},{"family":"Gartner","given":"Zev"},{"family":"Hogan","given":"Brigid"},{"family":"Knoblich","given":"Jürgen"},{"family":"Nelson","given":"Celeste M."},{"family":"Wilson","given":"Kevin M."}],"issued":{"date-parts":[["2019",5,1]]}},"label":"page"},{"id":4370,"uris":["http://zotero.org/users/5408493/items/B3SRBB5J"],"itemData":{"id":4370,"type":"article-journal","abstract":"Epigenetic mechanisms are known to define cell-type identity and function. Hence, reprogramming of one cell type into another essentially requires a rewiring of the underlying epigenome. Cellular reprogramming can convert somatic cells to induced pluripotent stem cells (iPSCs) that can be directed to differentiate to specific cell types. Trans-differentiation or direct reprogramming, on the other hand, involves the direct conversion of one cell type into another. In this review, we highlight how gene regulatory mechanisms identified to be critical for developmental processes were successfully used for cellular reprogramming of various cell types. We also discuss how the therapeutic use of the reprogrammed cells is beginning to revolutionize the field of regenerative medicine particularly in the repair and regeneration of damaged tissue and organs arising from pathological conditions or accidents. Lastly, we highlight some key challenges hindering the application of cellular reprogramming for therapeutic purposes.","container-title":"Clinical Epigenetics","DOI":"10.1186/s13148-021-01131-4","ISSN":"1868-7083","issue":"1","journalAbbreviation":"Clin Epigenetics","language":"eng","note":"PMID: 34301318\nPMCID: PMC8305869","page":"144","source":"PubMed","title":"Epigenetic reprogramming of cell identity: lessons from development for regenerative medicine","title-short":"Epigenetic reprogramming of cell identity","volume":"13","author":[{"family":"Basu","given":"Amitava"},{"family":"Tiwari","given":"Vijay K."}],"issued":{"date-parts":[["2021",7,23]]}},"label":"page"}],"schema":"https://github.com/citation-style-language/schema/raw/master/csl-citation.json"} </w:instrText>
      </w:r>
      <w:r w:rsidR="00FF1B60">
        <w:rPr>
          <w:rFonts w:ascii="Times New Roman" w:hAnsi="Times New Roman" w:cs="Times New Roman"/>
          <w:sz w:val="24"/>
          <w:szCs w:val="24"/>
        </w:rPr>
        <w:fldChar w:fldCharType="separate"/>
      </w:r>
      <w:r w:rsidR="00FF1B60" w:rsidRPr="00FF1B60">
        <w:rPr>
          <w:rFonts w:ascii="Times New Roman" w:hAnsi="Times New Roman" w:cs="Times New Roman"/>
          <w:sz w:val="24"/>
        </w:rPr>
        <w:t>[1, 9]</w:t>
      </w:r>
      <w:r w:rsidR="00FF1B60">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DD1C7D" w:rsidRDefault="006B5604" w:rsidP="00A971E6">
      <w:pPr>
        <w:jc w:val="both"/>
        <w:rPr>
          <w:rFonts w:ascii="Times New Roman" w:hAnsi="Times New Roman" w:cs="Times New Roman"/>
          <w:b/>
          <w:sz w:val="24"/>
          <w:szCs w:val="24"/>
        </w:rPr>
      </w:pPr>
      <w:r w:rsidRPr="00DD1C7D">
        <w:rPr>
          <w:rFonts w:ascii="Times New Roman" w:hAnsi="Times New Roman" w:cs="Times New Roman"/>
          <w:b/>
          <w:sz w:val="24"/>
          <w:szCs w:val="24"/>
        </w:rPr>
        <w:t>2.4 Scaffold-Based and Scaffold-Free Approache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This subsection unravels the critical role of scaffold materials in providing structural cues for organoid assembly. It explores the distinction between scaffold-based and scaffold-free approaches, delving into how biomaterials ranging from hydrogels to decellularized matrices guide cellular organization and tissue formation</w:t>
      </w:r>
      <w:r w:rsidR="00DD1C7D">
        <w:rPr>
          <w:rFonts w:ascii="Times New Roman" w:hAnsi="Times New Roman" w:cs="Times New Roman"/>
          <w:sz w:val="24"/>
          <w:szCs w:val="24"/>
        </w:rPr>
        <w:t xml:space="preserve"> </w:t>
      </w:r>
      <w:r w:rsidR="00DD1C7D">
        <w:rPr>
          <w:rFonts w:ascii="Times New Roman" w:hAnsi="Times New Roman" w:cs="Times New Roman"/>
          <w:sz w:val="24"/>
          <w:szCs w:val="24"/>
        </w:rPr>
        <w:fldChar w:fldCharType="begin"/>
      </w:r>
      <w:r w:rsidR="00DD1C7D">
        <w:rPr>
          <w:rFonts w:ascii="Times New Roman" w:hAnsi="Times New Roman" w:cs="Times New Roman"/>
          <w:sz w:val="24"/>
          <w:szCs w:val="24"/>
        </w:rPr>
        <w:instrText xml:space="preserve"> ADDIN ZOTERO_ITEM CSL_CITATION {"citationID":"wvGfJmrW","properties":{"formattedCitation":"[10]","plainCitation":"[10]","noteIndex":0},"citationItems":[{"id":4373,"uris":["http://zotero.org/users/5408493/items/48CUE5LH"],"itemData":{"id":4373,"type":"article-journal","abstract":"The extracellular matrix (ECM) has pleiotropic effects, ranging from cell adhesion to cell survival. In tissue engineering, the use of ECM and ECM-like scaffolds has separated the field into two distinct areas-scaffold-based and scaffold-free. Scaffold-free techniques are used in creating reproducible cell aggregates which have massive potential for high-throughput, reproducible drug screening and disease modeling. Though, the lack of ECM prevents certain cells from surviving and proliferating. Thus, tissue engineers use scaffolds to mimic the native ECM and produce organotypic models which show more reliability in disease modeling. However, scaffold-based techniques come at a trade-off of reproducibility and throughput. To bridge the tissue engineering dichotomy, we posit that finding novel ways to incorporate the ECM in scaffold-free cultures can synergize these two disparate techniques.","container-title":"International Journal of Molecular Sciences","DOI":"10.3390/ijms222312690","ISSN":"1422-0067","issue":"23","journalAbbreviation":"Int J Mol Sci","language":"eng","note":"PMID: 34884495\nPMCID: PMC8657545","page":"12690","source":"PubMed","title":"The ECM: To Scaffold, or Not to Scaffold, That Is the Question","title-short":"The ECM","volume":"22","author":[{"family":"Valdoz","given":"Jonard Corpuz"},{"family":"Johnson","given":"Benjamin C."},{"family":"Jacobs","given":"Dallin J."},{"family":"Franks","given":"Nicholas A."},{"family":"Dodson","given":"Ethan L."},{"family":"Sanders","given":"Cecilia"},{"family":"Cribbs","given":"Collin G."},{"family":"Van Ry","given":"Pam M."}],"issued":{"date-parts":[["2021",11,24]]}}}],"schema":"https://github.com/citation-style-language/schema/raw/master/csl-citation.json"} </w:instrText>
      </w:r>
      <w:r w:rsidR="00DD1C7D">
        <w:rPr>
          <w:rFonts w:ascii="Times New Roman" w:hAnsi="Times New Roman" w:cs="Times New Roman"/>
          <w:sz w:val="24"/>
          <w:szCs w:val="24"/>
        </w:rPr>
        <w:fldChar w:fldCharType="separate"/>
      </w:r>
      <w:r w:rsidR="00DD1C7D" w:rsidRPr="00DD1C7D">
        <w:rPr>
          <w:rFonts w:ascii="Times New Roman" w:hAnsi="Times New Roman" w:cs="Times New Roman"/>
          <w:sz w:val="24"/>
        </w:rPr>
        <w:t>[10]</w:t>
      </w:r>
      <w:r w:rsidR="00DD1C7D">
        <w:rPr>
          <w:rFonts w:ascii="Times New Roman" w:hAnsi="Times New Roman" w:cs="Times New Roman"/>
          <w:sz w:val="24"/>
          <w:szCs w:val="24"/>
        </w:rPr>
        <w:fldChar w:fldCharType="end"/>
      </w:r>
      <w:r w:rsidRPr="00A971E6">
        <w:rPr>
          <w:rFonts w:ascii="Times New Roman" w:hAnsi="Times New Roman" w:cs="Times New Roman"/>
          <w:sz w:val="24"/>
          <w:szCs w:val="24"/>
        </w:rPr>
        <w:t>. The section also examines the balance between providing structural support and allowing cellular self-organization, a delicate equilibrium that impacts the final architecture and functionality of organoids</w:t>
      </w:r>
      <w:r w:rsidR="00DD1C7D">
        <w:rPr>
          <w:rFonts w:ascii="Times New Roman" w:hAnsi="Times New Roman" w:cs="Times New Roman"/>
          <w:sz w:val="24"/>
          <w:szCs w:val="24"/>
        </w:rPr>
        <w:t xml:space="preserve"> </w:t>
      </w:r>
      <w:r w:rsidR="00DD1C7D">
        <w:rPr>
          <w:rFonts w:ascii="Times New Roman" w:hAnsi="Times New Roman" w:cs="Times New Roman"/>
          <w:sz w:val="24"/>
          <w:szCs w:val="24"/>
        </w:rPr>
        <w:fldChar w:fldCharType="begin"/>
      </w:r>
      <w:r w:rsidR="00DD1C7D">
        <w:rPr>
          <w:rFonts w:ascii="Times New Roman" w:hAnsi="Times New Roman" w:cs="Times New Roman"/>
          <w:sz w:val="24"/>
          <w:szCs w:val="24"/>
        </w:rPr>
        <w:instrText xml:space="preserve"> ADDIN ZOTERO_ITEM CSL_CITATION {"citationID":"Pb6VtVYD","properties":{"formattedCitation":"[11]","plainCitation":"[11]","noteIndex":0},"citationItems":[{"id":4376,"uris":["http://zotero.org/users/5408493/items/U4U372TZ"],"itemData":{"id":4376,"type":"article-journal","container-title":"Cell Stem Cell","DOI":"10.1016/j.stem.2019.05.005","ISSN":"19345909","issue":"6","journalAbbreviation":"Cell Stem Cell","language":"en","page":"860-876","source":"DOI.org (Crossref)","title":"Engineering Stem Cell Self-organization to Build Better Organoids","volume":"24","author":[{"family":"Brassard","given":"Jonathan A."},{"family":"Lutolf","given":"Matthias P."}],"issued":{"date-parts":[["2019",6]]}}}],"schema":"https://github.com/citation-style-language/schema/raw/master/csl-citation.json"} </w:instrText>
      </w:r>
      <w:r w:rsidR="00DD1C7D">
        <w:rPr>
          <w:rFonts w:ascii="Times New Roman" w:hAnsi="Times New Roman" w:cs="Times New Roman"/>
          <w:sz w:val="24"/>
          <w:szCs w:val="24"/>
        </w:rPr>
        <w:fldChar w:fldCharType="separate"/>
      </w:r>
      <w:r w:rsidR="00DD1C7D" w:rsidRPr="00DD1C7D">
        <w:rPr>
          <w:rFonts w:ascii="Times New Roman" w:hAnsi="Times New Roman" w:cs="Times New Roman"/>
          <w:sz w:val="24"/>
        </w:rPr>
        <w:t>[11]</w:t>
      </w:r>
      <w:r w:rsidR="00DD1C7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DD1C7D" w:rsidRDefault="006B5604" w:rsidP="00A971E6">
      <w:pPr>
        <w:jc w:val="both"/>
        <w:rPr>
          <w:rFonts w:ascii="Times New Roman" w:hAnsi="Times New Roman" w:cs="Times New Roman"/>
          <w:b/>
          <w:sz w:val="24"/>
          <w:szCs w:val="24"/>
        </w:rPr>
      </w:pPr>
      <w:r w:rsidRPr="00DD1C7D">
        <w:rPr>
          <w:rFonts w:ascii="Times New Roman" w:hAnsi="Times New Roman" w:cs="Times New Roman"/>
          <w:b/>
          <w:sz w:val="24"/>
          <w:szCs w:val="24"/>
        </w:rPr>
        <w:t>2.5 Microfluidics and Organ-On-a-Chip Platform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Pushing the boundaries of organoid generation, this subsection delves into the integration of microfluidics and organ-on-a-chip technologies. By mimicking the physiological microenvironment more accurately, these platforms enable the creation of dynamic and interconnected multicellular systems. The section explores how microfluidics modulate nutrient delivery, waste removal, and cellular interactions, enhancing organoid functionality and providing insights into organ-level responses to external stimuli</w:t>
      </w:r>
      <w:r w:rsidR="00DD1C7D">
        <w:rPr>
          <w:rFonts w:ascii="Times New Roman" w:hAnsi="Times New Roman" w:cs="Times New Roman"/>
          <w:sz w:val="24"/>
          <w:szCs w:val="24"/>
        </w:rPr>
        <w:t xml:space="preserve"> </w:t>
      </w:r>
      <w:r w:rsidR="00DD1C7D">
        <w:rPr>
          <w:rFonts w:ascii="Times New Roman" w:hAnsi="Times New Roman" w:cs="Times New Roman"/>
          <w:sz w:val="24"/>
          <w:szCs w:val="24"/>
        </w:rPr>
        <w:fldChar w:fldCharType="begin"/>
      </w:r>
      <w:r w:rsidR="00DD1C7D">
        <w:rPr>
          <w:rFonts w:ascii="Times New Roman" w:hAnsi="Times New Roman" w:cs="Times New Roman"/>
          <w:sz w:val="24"/>
          <w:szCs w:val="24"/>
        </w:rPr>
        <w:instrText xml:space="preserve"> ADDIN ZOTERO_ITEM CSL_CITATION {"citationID":"7YMI2qc5","properties":{"formattedCitation":"[12, 13]","plainCitation":"[12, 13]","noteIndex":0},"citationItems":[{"id":4378,"uris":["http://zotero.org/users/5408493/items/9YJEWWS9"],"itemData":{"id":4378,"type":"article-journal","abstract":"Organ-like cell clusters, so-called organoids, which exhibit self-organized and similar organ functionality as the tissue of origin, have provided a whole new level of bioinspiration for ex vivo systems. Microfluidic organoid or organs-on-a-chip platforms are a new group of micro-engineered promising models that recapitulate 3D tissue structure and physiology and combines several advantages of current in vivo and in vitro models. Microfluidics technology is used in numerous applications since it allows us to control and manipulate fluid flows with a high degree of accuracy. This system is an emerging tool for understanding disease development and progression, especially for personalized therapeutic strategies for cancer treatment, which provide well-grounded, cost-effective, powerful, fast, and reproducible results. In this review, we highlight how the organoid-on-a-chip models have improved the potential of efficiency and reproducibility of organoid cultures. More widely, we discuss current challenges and development on organoid culture systems together with microfluidic approaches and their limitations. Finally, we describe the recent progress and potential utilization in the organs-on-a-chip practice.","container-title":"Cancers","DOI":"10.3390/cancers13040737","ISSN":"2072-6694","issue":"4","journalAbbreviation":"Cancers (Basel)","language":"eng","note":"PMID: 33578886\nPMCID: PMC7916612","page":"737","source":"PubMed","title":"Microfluidic Organoids-on-a-Chip: Quantum Leap in Cancer Research","title-short":"Microfluidic Organoids-on-a-Chip","volume":"13","author":[{"family":"Duzagac","given":"Fahriye"},{"family":"Saorin","given":"Gloria"},{"family":"Memeo","given":"Lorenzo"},{"family":"Canzonieri","given":"Vincenzo"},{"family":"Rizzolio","given":"Flavio"}],"issued":{"date-parts":[["2021",2,10]]}},"label":"page"},{"id":4381,"uris":["http://zotero.org/users/5408493/items/29AMTWK8"],"itemData":{"id":4381,"type":"article-journal","abstract":"Medicine today faces the combined challenge of an increasing number of untreatable diseases and fewer drugs reaching the clinic. While pharmaceutical companies have increased the number of drugs in early development and entering phase I of clinical trials, fewer actually successfully pass phase III and launch into the market. In fact, only 1 out of every 9 drugs entering phase I will launch.\n              In vitro\n              preclinical tests are used to predict earlier and better the potential of new drugs and thus avoid expensive clinical trial phases. The most recent developments favor 3D cell culture and human stem cell biology. These 3D humanized models known as organoids better mimic the 3D tissue architecture and physiological cell behavior of healthy and disease models, but face critical issues in production such as small-scale batches, greater costs (when compared to monolayer cultures) and reproducibility. To become the gold standard and most relevant biological model for drug discovery and development, organoid technology needs to integrate biological culture processes with advanced microtechnologies, such as microphysiological systems based on microfluidics technology. Microphysiological systems, known as organ-on-a-chip, mimic physiological conditions better than conventional cell culture models since they can emulate perfusion, mechanical and other parameters crucial for tissue and organ physiology\n              . In addition, they reduce labor cost and human error by supporting automated operation and reduce reagent use in miniaturized culture systems.\n              There is thus a clear advantage in combining organoid culture with microsystems for drug development. The main objective of this review is to address the recent advances in organoids and microphysiological systems highlighting crucial technologies for reaching a synergistic strategy, including bioprinting.","container-title":"Frontiers in Cell and Developmental Biology","DOI":"10.3389/fcell.2022.1043117","ISSN":"2296-634X","journalAbbreviation":"Front. Cell Dev. Biol.","page":"1043117","source":"DOI.org (Crossref)","title":"3D organ-on-a-chip: The convergence of microphysiological systems and organoids","title-short":"3D organ-on-a-chip","volume":"10","author":[{"family":"Baptista","given":"Leandra S."},{"family":"Porrini","given":"Constance"},{"family":"Kronemberger","given":"Gabriela S."},{"family":"Kelly","given":"Daniel J."},{"family":"Perrault","given":"Cecile M."}],"issued":{"date-parts":[["2022",11,21]]}},"label":"page"}],"schema":"https://github.com/citation-style-language/schema/raw/master/csl-citation.json"} </w:instrText>
      </w:r>
      <w:r w:rsidR="00DD1C7D">
        <w:rPr>
          <w:rFonts w:ascii="Times New Roman" w:hAnsi="Times New Roman" w:cs="Times New Roman"/>
          <w:sz w:val="24"/>
          <w:szCs w:val="24"/>
        </w:rPr>
        <w:fldChar w:fldCharType="separate"/>
      </w:r>
      <w:r w:rsidR="00DD1C7D" w:rsidRPr="00DD1C7D">
        <w:rPr>
          <w:rFonts w:ascii="Times New Roman" w:hAnsi="Times New Roman" w:cs="Times New Roman"/>
          <w:sz w:val="24"/>
        </w:rPr>
        <w:t>[12, 13]</w:t>
      </w:r>
      <w:r w:rsidR="00DD1C7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DD1C7D" w:rsidRDefault="006B5604" w:rsidP="00A971E6">
      <w:pPr>
        <w:jc w:val="both"/>
        <w:rPr>
          <w:rFonts w:ascii="Times New Roman" w:hAnsi="Times New Roman" w:cs="Times New Roman"/>
          <w:b/>
          <w:sz w:val="24"/>
          <w:szCs w:val="24"/>
        </w:rPr>
      </w:pPr>
      <w:r w:rsidRPr="00DD1C7D">
        <w:rPr>
          <w:rFonts w:ascii="Times New Roman" w:hAnsi="Times New Roman" w:cs="Times New Roman"/>
          <w:b/>
          <w:sz w:val="24"/>
          <w:szCs w:val="24"/>
        </w:rPr>
        <w:t>2.6 Maturation and Vascularization Strategie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Maturation and vascularization are critical aspects of organoid development. This subsection scrutinizes strategies employed to enhance the maturity of organoids, enabling them to better recapitulate adult organ functionality</w:t>
      </w:r>
      <w:r w:rsidR="002C3A00">
        <w:rPr>
          <w:rFonts w:ascii="Times New Roman" w:hAnsi="Times New Roman" w:cs="Times New Roman"/>
          <w:sz w:val="24"/>
          <w:szCs w:val="24"/>
        </w:rPr>
        <w:t xml:space="preserve"> </w:t>
      </w:r>
      <w:r w:rsidR="002C3A00">
        <w:rPr>
          <w:rFonts w:ascii="Times New Roman" w:hAnsi="Times New Roman" w:cs="Times New Roman"/>
          <w:sz w:val="24"/>
          <w:szCs w:val="24"/>
        </w:rPr>
        <w:fldChar w:fldCharType="begin"/>
      </w:r>
      <w:r w:rsidR="002C3A00">
        <w:rPr>
          <w:rFonts w:ascii="Times New Roman" w:hAnsi="Times New Roman" w:cs="Times New Roman"/>
          <w:sz w:val="24"/>
          <w:szCs w:val="24"/>
        </w:rPr>
        <w:instrText xml:space="preserve"> ADDIN ZOTERO_ITEM CSL_CITATION {"citationID":"Q5I1eUOT","properties":{"formattedCitation":"[14]","plainCitation":"[14]","noteIndex":0},"citationItems":[{"id":4383,"uris":["http://zotero.org/users/5408493/items/TX6XWB8Y"],"itemData":{"id":4383,"type":"article-journal","abstract":"Kidney organoids possess the potential to revolutionize the treatment of renal diseases. However, their growth and maturation are impeded by insufficient growth of blood vessels. Through a PubMed search, we have identified 34 studies that attempted to address this challenge. Researchers are exploring various approaches including animal transplantation, organ-on-chips, and extracellular matrices (ECMs). The most prevalent method to promote the maturation and vascularization of organoids involves transplanting them into animals for in vivo culture, creating an optimal environment for organoid growth and the development of a chimeric vessel network between the host and organoids. Organ-on-chip technology permits the in vitro culture of organoids, enabling researchers to manipulate the microenvironment and investigate the key factors that influence organoid development. Lastly, ECMs have been discovered to aid the formation of blood vessels during organoid differentiation. ECMs from animal tissue have been particularly successful, although the underlying mechanisms require further research. Future research building upon these recent studies may enable the generation of functional kidney tissues for replacement therapies.","container-title":"Biology","DOI":"10.3390/biology12040503","ISSN":"2079-7737","issue":"4","journalAbbreviation":"Biology (Basel)","language":"eng","note":"PMID: 37106704\nPMCID: PMC10135596","page":"503","source":"PubMed","title":"Strategies for Improving Vascularization in Kidney Organoids: A Review of Current Trends","title-short":"Strategies for Improving Vascularization in Kidney Organoids","volume":"12","author":[{"family":"Konoe","given":"Ran"},{"family":"Morizane","given":"Ryuji"}],"issued":{"date-parts":[["2023",3,26]]}}}],"schema":"https://github.com/citation-style-language/schema/raw/master/csl-citation.json"} </w:instrText>
      </w:r>
      <w:r w:rsidR="002C3A00">
        <w:rPr>
          <w:rFonts w:ascii="Times New Roman" w:hAnsi="Times New Roman" w:cs="Times New Roman"/>
          <w:sz w:val="24"/>
          <w:szCs w:val="24"/>
        </w:rPr>
        <w:fldChar w:fldCharType="separate"/>
      </w:r>
      <w:r w:rsidR="002C3A00" w:rsidRPr="002C3A00">
        <w:rPr>
          <w:rFonts w:ascii="Times New Roman" w:hAnsi="Times New Roman" w:cs="Times New Roman"/>
          <w:sz w:val="24"/>
        </w:rPr>
        <w:t>[14]</w:t>
      </w:r>
      <w:r w:rsidR="002C3A00">
        <w:rPr>
          <w:rFonts w:ascii="Times New Roman" w:hAnsi="Times New Roman" w:cs="Times New Roman"/>
          <w:sz w:val="24"/>
          <w:szCs w:val="24"/>
        </w:rPr>
        <w:fldChar w:fldCharType="end"/>
      </w:r>
      <w:r w:rsidRPr="00A971E6">
        <w:rPr>
          <w:rFonts w:ascii="Times New Roman" w:hAnsi="Times New Roman" w:cs="Times New Roman"/>
          <w:sz w:val="24"/>
          <w:szCs w:val="24"/>
        </w:rPr>
        <w:t>. It delves into techniques such as mechanical stimulation, biochemical cues, and co-culture systems that stimulate organoid maturation. Moreover, the critical role of vascularization in supplying nutrients and oxygen to densely packed cells within organoids is explored, shedding light on techniques to induce vascular network formation</w:t>
      </w:r>
      <w:r w:rsidR="002C3A00">
        <w:rPr>
          <w:rFonts w:ascii="Times New Roman" w:hAnsi="Times New Roman" w:cs="Times New Roman"/>
          <w:sz w:val="24"/>
          <w:szCs w:val="24"/>
        </w:rPr>
        <w:t xml:space="preserve"> </w:t>
      </w:r>
      <w:r w:rsidR="002C3A00">
        <w:rPr>
          <w:rFonts w:ascii="Times New Roman" w:hAnsi="Times New Roman" w:cs="Times New Roman"/>
          <w:sz w:val="24"/>
          <w:szCs w:val="24"/>
        </w:rPr>
        <w:fldChar w:fldCharType="begin"/>
      </w:r>
      <w:r w:rsidR="002C3A00">
        <w:rPr>
          <w:rFonts w:ascii="Times New Roman" w:hAnsi="Times New Roman" w:cs="Times New Roman"/>
          <w:sz w:val="24"/>
          <w:szCs w:val="24"/>
        </w:rPr>
        <w:instrText xml:space="preserve"> ADDIN ZOTERO_ITEM CSL_CITATION {"citationID":"XUrAc7UA","properties":{"formattedCitation":"[15]","plainCitation":"[15]","noteIndex":0},"citationItems":[{"id":4386,"uris":["http://zotero.org/users/5408493/items/4ST5H47W"],"itemData":{"id":4386,"type":"article-journal","abstract":"Human organoids, self-organized and differentiated from homogenous pluripotent stem cells (PSC), replicate the key structural and functional characteristics of their in vivo counterparts. Despite the rapid advancement of organoid technology and its diverse applications, major limitations in achieving truly in vivo like functionality have been the lack of matured structural organization and constraints on tissue size, both of which are direct consequences of lacking a functional vasculature. In the absence of perfusable vessels, a core region within organoids quickly becomes necrotic during development due to increased metabolic demands that cannot be met by diffusion alone. Thus, incorporating functional vasculature in organoid models is indispensable for their growth in excess of several hundred microns and maturaturation beyond the embryonic and fetal phase. Here, we review recent advancements in vascularizing organoids and engineering in vitro capillary beds, and further explore strategies to integrate them on a microfluidic based platform, aiming for establishing perfused vasculature throughout organoids in vitro.","container-title":"Lab on a Chip","DOI":"10.1039/d0lc01186j","ISSN":"1473-0189","issue":"3","journalAbbreviation":"Lab Chip","language":"eng","note":"PMID: 33480945\nPMCID: PMC8283929","page":"473-488","source":"PubMed","title":"Vascularized organoids on a chip: strategies for engineering organoids with functional vasculature","title-short":"Vascularized organoids on a chip","volume":"21","author":[{"family":"Zhang","given":"Shun"},{"family":"Wan","given":"Zhengpeng"},{"family":"Kamm","given":"Roger D."}],"issued":{"date-parts":[["2021",2,9]]}}}],"schema":"https://github.com/citation-style-language/schema/raw/master/csl-citation.json"} </w:instrText>
      </w:r>
      <w:r w:rsidR="002C3A00">
        <w:rPr>
          <w:rFonts w:ascii="Times New Roman" w:hAnsi="Times New Roman" w:cs="Times New Roman"/>
          <w:sz w:val="24"/>
          <w:szCs w:val="24"/>
        </w:rPr>
        <w:fldChar w:fldCharType="separate"/>
      </w:r>
      <w:r w:rsidR="002C3A00" w:rsidRPr="002C3A00">
        <w:rPr>
          <w:rFonts w:ascii="Times New Roman" w:hAnsi="Times New Roman" w:cs="Times New Roman"/>
          <w:sz w:val="24"/>
        </w:rPr>
        <w:t>[15]</w:t>
      </w:r>
      <w:r w:rsidR="002C3A00">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B239BD" w:rsidRDefault="006B5604" w:rsidP="00A971E6">
      <w:pPr>
        <w:jc w:val="both"/>
        <w:rPr>
          <w:rFonts w:ascii="Times New Roman" w:hAnsi="Times New Roman" w:cs="Times New Roman"/>
          <w:b/>
          <w:sz w:val="24"/>
          <w:szCs w:val="24"/>
        </w:rPr>
      </w:pPr>
      <w:r w:rsidRPr="00B239BD">
        <w:rPr>
          <w:rFonts w:ascii="Times New Roman" w:hAnsi="Times New Roman" w:cs="Times New Roman"/>
          <w:b/>
          <w:sz w:val="24"/>
          <w:szCs w:val="24"/>
        </w:rPr>
        <w:t>2.7 Challenges and Future Directions:</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is section acknowledges the complexities and challenges inherent in organoid generation. From variability in organoid size and shape to the need for standardized protocols, challenges abound. The subsection also explores promising future directions, including the integration of advanced imaging techniques, the incorporation of patient-derived cells, and the convergence of organoid technology with artificial intelligence for predictive </w:t>
      </w:r>
      <w:proofErr w:type="spellStart"/>
      <w:r w:rsidR="00471271" w:rsidRPr="00A971E6">
        <w:rPr>
          <w:rFonts w:ascii="Times New Roman" w:hAnsi="Times New Roman" w:cs="Times New Roman"/>
          <w:sz w:val="24"/>
          <w:szCs w:val="24"/>
        </w:rPr>
        <w:t>modeling</w:t>
      </w:r>
      <w:proofErr w:type="spellEnd"/>
      <w:r w:rsidR="00B239BD">
        <w:rPr>
          <w:rFonts w:ascii="Times New Roman" w:hAnsi="Times New Roman" w:cs="Times New Roman"/>
          <w:sz w:val="24"/>
          <w:szCs w:val="24"/>
        </w:rPr>
        <w:t xml:space="preserve"> </w:t>
      </w:r>
      <w:r w:rsidR="00B239BD">
        <w:rPr>
          <w:rFonts w:ascii="Times New Roman" w:hAnsi="Times New Roman" w:cs="Times New Roman"/>
          <w:sz w:val="24"/>
          <w:szCs w:val="24"/>
        </w:rPr>
        <w:fldChar w:fldCharType="begin"/>
      </w:r>
      <w:r w:rsidR="00B239BD">
        <w:rPr>
          <w:rFonts w:ascii="Times New Roman" w:hAnsi="Times New Roman" w:cs="Times New Roman"/>
          <w:sz w:val="24"/>
          <w:szCs w:val="24"/>
        </w:rPr>
        <w:instrText xml:space="preserve"> ADDIN ZOTERO_ITEM CSL_CITATION {"citationID":"lTQIWw3U","properties":{"formattedCitation":"[16]","plainCitation":"[16]","noteIndex":0},"citationItems":[{"id":4389,"uris":["http://zotero.org/users/5408493/items/D3APYBJZ"],"itemData":{"id":4389,"type":"article-journal","abstract":"Organoids are self-organizing, expanding 3D cultures derived from stem cells. Using tissue derived from patients, these miniaturized models recapitulate various aspects of patient physiology and disease phenotypes including genetic profiles and drug sensitivities. As such, patient-derived organoid (PDO) platforms provide an unprecedented opportunity for improving preclinical drug discovery, clinical trial validation, and ultimately patient care. This article reviews the evolution and scope of organoid technology, highlights recent encouraging results using PDOs as potential patient \"avatars\" to predict drug response and outcomes, and discusses critical parameters for widespread clinical adoption. These include improvements in assay speed, reproducibility, standardization, and automation which are necessary to realize the translational potential of PDOs as clinical tools. The multiple entry points where PDOs may contribute valuable insights in drug discovery and lessen the risks associated with clinical trials are also discussed.","container-title":"Med (New York, N.Y.)","DOI":"10.1016/j.medj.2021.08.005","ISSN":"2666-6340","issue":"9","journalAbbreviation":"Med","language":"eng","note":"PMID: 34617071\nPMCID: PMC8492003","page":"1011-1026","source":"PubMed","title":"Promises and Challenges of Organoid-Guided Precision Medicine","volume":"2","author":[{"family":"Bose","given":"Shree"},{"family":"Clevers","given":"Hans"},{"family":"Shen","given":"Xiling"}],"issued":{"date-parts":[["2021",9,10]]}}}],"schema":"https://github.com/citation-style-language/schema/raw/master/csl-citation.json"} </w:instrText>
      </w:r>
      <w:r w:rsidR="00B239BD">
        <w:rPr>
          <w:rFonts w:ascii="Times New Roman" w:hAnsi="Times New Roman" w:cs="Times New Roman"/>
          <w:sz w:val="24"/>
          <w:szCs w:val="24"/>
        </w:rPr>
        <w:fldChar w:fldCharType="separate"/>
      </w:r>
      <w:r w:rsidR="00B239BD" w:rsidRPr="00B239BD">
        <w:rPr>
          <w:rFonts w:ascii="Times New Roman" w:hAnsi="Times New Roman" w:cs="Times New Roman"/>
          <w:sz w:val="24"/>
        </w:rPr>
        <w:t>[16]</w:t>
      </w:r>
      <w:r w:rsidR="00B239B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r w:rsidRPr="00A971E6">
        <w:rPr>
          <w:rFonts w:ascii="Times New Roman" w:hAnsi="Times New Roman" w:cs="Times New Roman"/>
          <w:sz w:val="24"/>
          <w:szCs w:val="24"/>
        </w:rPr>
        <w:t>By providing an in-depth exploration of these organoid generation methods, this section equips researchers with a profound understanding of the scientific intricacies that drive the creation of these remarkable three-dimensional organ models.</w:t>
      </w:r>
    </w:p>
    <w:p w:rsidR="006B5604" w:rsidRPr="00A971E6" w:rsidRDefault="006B5604" w:rsidP="00A971E6">
      <w:pPr>
        <w:jc w:val="both"/>
        <w:rPr>
          <w:rFonts w:ascii="Times New Roman" w:hAnsi="Times New Roman" w:cs="Times New Roman"/>
          <w:b/>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3. Neurological and Neuropsychiatric Research:</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realm of neurological and neuropsychiatric research has witnessed an unprecedented revolution with the advent of organoids. This section delves deeper into the profound impact of organoids on </w:t>
      </w:r>
      <w:proofErr w:type="spellStart"/>
      <w:r w:rsidR="00471271" w:rsidRPr="00A971E6">
        <w:rPr>
          <w:rFonts w:ascii="Times New Roman" w:hAnsi="Times New Roman" w:cs="Times New Roman"/>
          <w:sz w:val="24"/>
          <w:szCs w:val="24"/>
        </w:rPr>
        <w:t>unraveling</w:t>
      </w:r>
      <w:proofErr w:type="spellEnd"/>
      <w:r w:rsidRPr="00A971E6">
        <w:rPr>
          <w:rFonts w:ascii="Times New Roman" w:hAnsi="Times New Roman" w:cs="Times New Roman"/>
          <w:sz w:val="24"/>
          <w:szCs w:val="24"/>
        </w:rPr>
        <w:t xml:space="preserve"> the intricacies of the human brain and its associated disorders.</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 xml:space="preserve">3.1 </w:t>
      </w:r>
      <w:proofErr w:type="spellStart"/>
      <w:r w:rsidRPr="007925F2">
        <w:rPr>
          <w:rFonts w:ascii="Times New Roman" w:hAnsi="Times New Roman" w:cs="Times New Roman"/>
          <w:b/>
          <w:sz w:val="24"/>
          <w:szCs w:val="24"/>
        </w:rPr>
        <w:t>Modeling</w:t>
      </w:r>
      <w:proofErr w:type="spellEnd"/>
      <w:r w:rsidRPr="007925F2">
        <w:rPr>
          <w:rFonts w:ascii="Times New Roman" w:hAnsi="Times New Roman" w:cs="Times New Roman"/>
          <w:b/>
          <w:sz w:val="24"/>
          <w:szCs w:val="24"/>
        </w:rPr>
        <w:t xml:space="preserve"> Brain Development and Neuronal Connectivit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t the heart of neurological research lies the emulation of human brain development, a feat made possible by brain organoids</w:t>
      </w:r>
      <w:r w:rsidR="007925F2">
        <w:rPr>
          <w:rFonts w:ascii="Times New Roman" w:hAnsi="Times New Roman" w:cs="Times New Roman"/>
          <w:sz w:val="24"/>
          <w:szCs w:val="24"/>
        </w:rPr>
        <w:t xml:space="preserve"> </w:t>
      </w:r>
      <w:r w:rsidR="007925F2">
        <w:rPr>
          <w:rFonts w:ascii="Times New Roman" w:hAnsi="Times New Roman" w:cs="Times New Roman"/>
          <w:sz w:val="24"/>
          <w:szCs w:val="24"/>
        </w:rPr>
        <w:fldChar w:fldCharType="begin"/>
      </w:r>
      <w:r w:rsidR="007925F2">
        <w:rPr>
          <w:rFonts w:ascii="Times New Roman" w:hAnsi="Times New Roman" w:cs="Times New Roman"/>
          <w:sz w:val="24"/>
          <w:szCs w:val="24"/>
        </w:rPr>
        <w:instrText xml:space="preserve"> ADDIN ZOTERO_ITEM CSL_CITATION {"citationID":"Tpg5g7SI","properties":{"formattedCitation":"[17]","plainCitation":"[17]","noteIndex":0},"citationItems":[{"id":4392,"uris":["http://zotero.org/users/5408493/items/UEGJ3FCI"],"itemData":{"id":4392,"type":"article-journal","abstract":"The complexity of the human brain has made it difficult to study many brain disorders in model organisms, highlighting the need for an in vitro model of human brain development. Here we have developed a human pluripotent stem cell-derived three-dimensional organoid culture system, termed cerebral organoids, that develop various discrete, although interdependent, brain regions. These include a cerebral cortex containing progenitor populations that organize and produce mature cortical neuron subtypes. Furthermore, cerebral organoids are shown to recapitulate features of human cortical development, namely characteristic progenitor zone organization with abundant outer radial glial stem cells. Finally, we use RNA interference and patient-specific induced pluripotent stem cells to model microcephaly, a disorder that has been difficult to recapitulate in mice. We demonstrate premature neuronal differentiation in patient organoids, a defect that could help to explain the disease phenotype. Together, these data show that three-dimensional organoids can recapitulate development and disease even in this most complex human tissue.","container-title":"Nature","DOI":"10.1038/nature12517","ISSN":"1476-4687","issue":"7467","journalAbbreviation":"Nature","language":"eng","note":"PMID: 23995685\nPMCID: PMC3817409","page":"373-379","source":"PubMed","title":"Cerebral organoids model human brain development and microcephaly","volume":"501","author":[{"family":"Lancaster","given":"Madeline A."},{"family":"Renner","given":"Magdalena"},{"family":"Martin","given":"Carol-Anne"},{"family":"Wenzel","given":"Daniel"},{"family":"Bicknell","given":"Louise S."},{"family":"Hurles","given":"Matthew E."},{"family":"Homfray","given":"Tessa"},{"family":"Penninger","given":"Josef M."},{"family":"Jackson","given":"Andrew P."},{"family":"Knoblich","given":"Juergen A."}],"issued":{"date-parts":[["2013",9,19]]}}}],"schema":"https://github.com/citation-style-language/schema/raw/master/csl-citation.json"} </w:instrText>
      </w:r>
      <w:r w:rsidR="007925F2">
        <w:rPr>
          <w:rFonts w:ascii="Times New Roman" w:hAnsi="Times New Roman" w:cs="Times New Roman"/>
          <w:sz w:val="24"/>
          <w:szCs w:val="24"/>
        </w:rPr>
        <w:fldChar w:fldCharType="separate"/>
      </w:r>
      <w:r w:rsidR="007925F2" w:rsidRPr="007925F2">
        <w:rPr>
          <w:rFonts w:ascii="Times New Roman" w:hAnsi="Times New Roman" w:cs="Times New Roman"/>
          <w:sz w:val="24"/>
        </w:rPr>
        <w:t>[17]</w:t>
      </w:r>
      <w:r w:rsidR="007925F2">
        <w:rPr>
          <w:rFonts w:ascii="Times New Roman" w:hAnsi="Times New Roman" w:cs="Times New Roman"/>
          <w:sz w:val="24"/>
          <w:szCs w:val="24"/>
        </w:rPr>
        <w:fldChar w:fldCharType="end"/>
      </w:r>
      <w:r w:rsidRPr="00A971E6">
        <w:rPr>
          <w:rFonts w:ascii="Times New Roman" w:hAnsi="Times New Roman" w:cs="Times New Roman"/>
          <w:sz w:val="24"/>
          <w:szCs w:val="24"/>
        </w:rPr>
        <w:t>. This subsection offers an intricate exploration of how brain organoids recapitulate the process of neurogenesis, neuronal migration, and the establishment of complex neuronal circuits. From the formation of neural progenitor zones to the development of layered cortical structures, the section elucidates how brain organoids offer a dynamic window into the stages of brain maturation, enabling researchers to study processes that were once hidden within the confines of the developing embryo</w:t>
      </w:r>
      <w:r w:rsidR="007925F2">
        <w:rPr>
          <w:rFonts w:ascii="Times New Roman" w:hAnsi="Times New Roman" w:cs="Times New Roman"/>
          <w:sz w:val="24"/>
          <w:szCs w:val="24"/>
        </w:rPr>
        <w:t xml:space="preserve"> </w:t>
      </w:r>
      <w:r w:rsidR="007925F2">
        <w:rPr>
          <w:rFonts w:ascii="Times New Roman" w:hAnsi="Times New Roman" w:cs="Times New Roman"/>
          <w:sz w:val="24"/>
          <w:szCs w:val="24"/>
        </w:rPr>
        <w:fldChar w:fldCharType="begin"/>
      </w:r>
      <w:r w:rsidR="007925F2">
        <w:rPr>
          <w:rFonts w:ascii="Times New Roman" w:hAnsi="Times New Roman" w:cs="Times New Roman"/>
          <w:sz w:val="24"/>
          <w:szCs w:val="24"/>
        </w:rPr>
        <w:instrText xml:space="preserve"> ADDIN ZOTERO_ITEM CSL_CITATION {"citationID":"60STiBci","properties":{"formattedCitation":"[18]","plainCitation":"[18]","noteIndex":0},"citationItems":[{"id":4395,"uris":["http://zotero.org/users/5408493/items/PLAAAJF8"],"itemData":{"id":4395,"type":"article-journal","abstract":"The human brain is often described as the most complex organ in our body. Because of the limited accessibility of living brain tissue, human-specific features of neurodevelopment and disease remain largely unknown. The ability of induced pluripotent stem cells to self-organize into 3D brain organoids has revolutionized approaches to studying brain development in vitro. This review will first look at the history of studying neural development in a dish and how organoids came to be. We evaluate the ability of brain organoids to recapitulate key developmental events, focusing on the generation of various regional identities, cytoarchitecture, cell diversity, features of neuronal maturation, and circuit formation. We also consider the limitations of the model and review recent approaches to improve reproducibility and the healthy maturation of brain organoids.","container-title":"Cold Spring Harbor Perspectives in Biology","DOI":"10.1101/cshperspect.a035709","ISSN":"1943-0264","issue":"8","journalAbbreviation":"Cold Spring Harb Perspect Biol","language":"eng","note":"PMID: 31767649\nPMCID: PMC7397826","page":"a035709","source":"PubMed","title":"Brain Organoids: Human Neurodevelopment in a Dish","title-short":"Brain Organoids","volume":"12","author":[{"family":"Benito-Kwiecinski","given":"Silvia"},{"family":"Lancaster","given":"Madeline A."}],"issued":{"date-parts":[["2020",8,3]]}}}],"schema":"https://github.com/citation-style-language/schema/raw/master/csl-citation.json"} </w:instrText>
      </w:r>
      <w:r w:rsidR="007925F2">
        <w:rPr>
          <w:rFonts w:ascii="Times New Roman" w:hAnsi="Times New Roman" w:cs="Times New Roman"/>
          <w:sz w:val="24"/>
          <w:szCs w:val="24"/>
        </w:rPr>
        <w:fldChar w:fldCharType="separate"/>
      </w:r>
      <w:r w:rsidR="007925F2" w:rsidRPr="007925F2">
        <w:rPr>
          <w:rFonts w:ascii="Times New Roman" w:hAnsi="Times New Roman" w:cs="Times New Roman"/>
          <w:sz w:val="24"/>
        </w:rPr>
        <w:t>[18]</w:t>
      </w:r>
      <w:r w:rsidR="007925F2">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 xml:space="preserve">3.2 </w:t>
      </w:r>
      <w:r w:rsidR="00471271" w:rsidRPr="007925F2">
        <w:rPr>
          <w:rFonts w:ascii="Times New Roman" w:hAnsi="Times New Roman" w:cs="Times New Roman"/>
          <w:b/>
          <w:sz w:val="24"/>
          <w:szCs w:val="24"/>
        </w:rPr>
        <w:t>Unravelling</w:t>
      </w:r>
      <w:r w:rsidRPr="007925F2">
        <w:rPr>
          <w:rFonts w:ascii="Times New Roman" w:hAnsi="Times New Roman" w:cs="Times New Roman"/>
          <w:b/>
          <w:sz w:val="24"/>
          <w:szCs w:val="24"/>
        </w:rPr>
        <w:t xml:space="preserve"> Neuropsychiatric Disorder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 xml:space="preserve">Brain organoids have unlocked new avenues for understanding and </w:t>
      </w:r>
      <w:proofErr w:type="spellStart"/>
      <w:r w:rsidR="00471271" w:rsidRPr="00A971E6">
        <w:rPr>
          <w:rFonts w:ascii="Times New Roman" w:hAnsi="Times New Roman" w:cs="Times New Roman"/>
          <w:sz w:val="24"/>
          <w:szCs w:val="24"/>
        </w:rPr>
        <w:t>unraveling</w:t>
      </w:r>
      <w:proofErr w:type="spellEnd"/>
      <w:r w:rsidRPr="00A971E6">
        <w:rPr>
          <w:rFonts w:ascii="Times New Roman" w:hAnsi="Times New Roman" w:cs="Times New Roman"/>
          <w:sz w:val="24"/>
          <w:szCs w:val="24"/>
        </w:rPr>
        <w:t xml:space="preserve"> the enigmatic landscape of neuropsychiatric disorders. This subsection delves into how brain organoids are employed to model conditions such as schizophrenia, autism spectrum disorders, and bipolar disorder</w:t>
      </w:r>
      <w:r w:rsidR="00A4776F">
        <w:rPr>
          <w:rFonts w:ascii="Times New Roman" w:hAnsi="Times New Roman" w:cs="Times New Roman"/>
          <w:sz w:val="24"/>
          <w:szCs w:val="24"/>
        </w:rPr>
        <w:t xml:space="preserve"> </w:t>
      </w:r>
      <w:r w:rsidR="00A4776F">
        <w:rPr>
          <w:rFonts w:ascii="Times New Roman" w:hAnsi="Times New Roman" w:cs="Times New Roman"/>
          <w:sz w:val="24"/>
          <w:szCs w:val="24"/>
        </w:rPr>
        <w:fldChar w:fldCharType="begin"/>
      </w:r>
      <w:r w:rsidR="00A4776F">
        <w:rPr>
          <w:rFonts w:ascii="Times New Roman" w:hAnsi="Times New Roman" w:cs="Times New Roman"/>
          <w:sz w:val="24"/>
          <w:szCs w:val="24"/>
        </w:rPr>
        <w:instrText xml:space="preserve"> ADDIN ZOTERO_ITEM CSL_CITATION {"citationID":"3ASObXe7","properties":{"formattedCitation":"[19]","plainCitation":"[19]","noteIndex":0},"citationItems":[{"id":4398,"uris":["http://zotero.org/users/5408493/items/WY8DVJNH"],"itemData":{"id":4398,"type":"chapter","container-title":"Human Neural Stem Cells","event-place":"Cham","ISBN":"978-3-319-93484-6","language":"en","note":"collection-title: Results and Problems in Cell Differentiation\nDOI: 10.1007/978-3-319-93485-3_8","page":"183-206","publisher":"Springer International Publishing","publisher-place":"Cham","source":"DOI.org (Crossref)","title":"Brain Organoids: Expanding Our Understanding of Human Development and Disease","title-short":"Brain Organoids","URL":"http://link.springer.com/10.1007/978-3-319-93485-3_8","volume":"66","editor":[{"family":"Buzanska","given":"Leonora"}],"author":[{"family":"Chuye","given":"L. B."},{"family":"Dimitri","given":"A."},{"family":"Desai","given":"A."},{"family":"Handelmann","given":"C."},{"family":"Bae","given":"Y."},{"family":"Johari","given":"P."},{"family":"Jornet","given":"J. M."},{"family":"Klejbor","given":"I."},{"family":"Stachowiak","given":"M. K."},{"family":"Stachowiak","given":"E. K."}],"accessed":{"date-parts":[["2023",8,18]]},"issued":{"date-parts":[["2018"]]}}}],"schema":"https://github.com/citation-style-language/schema/raw/master/csl-citation.json"} </w:instrText>
      </w:r>
      <w:r w:rsidR="00A4776F">
        <w:rPr>
          <w:rFonts w:ascii="Times New Roman" w:hAnsi="Times New Roman" w:cs="Times New Roman"/>
          <w:sz w:val="24"/>
          <w:szCs w:val="24"/>
        </w:rPr>
        <w:fldChar w:fldCharType="separate"/>
      </w:r>
      <w:r w:rsidR="00A4776F" w:rsidRPr="00A4776F">
        <w:rPr>
          <w:rFonts w:ascii="Times New Roman" w:hAnsi="Times New Roman" w:cs="Times New Roman"/>
          <w:sz w:val="24"/>
        </w:rPr>
        <w:t>[19]</w:t>
      </w:r>
      <w:r w:rsidR="00A4776F">
        <w:rPr>
          <w:rFonts w:ascii="Times New Roman" w:hAnsi="Times New Roman" w:cs="Times New Roman"/>
          <w:sz w:val="24"/>
          <w:szCs w:val="24"/>
        </w:rPr>
        <w:fldChar w:fldCharType="end"/>
      </w:r>
      <w:r w:rsidRPr="00A971E6">
        <w:rPr>
          <w:rFonts w:ascii="Times New Roman" w:hAnsi="Times New Roman" w:cs="Times New Roman"/>
          <w:sz w:val="24"/>
          <w:szCs w:val="24"/>
        </w:rPr>
        <w:t>. By capturing aberrations in neuronal connectivity, synaptic function, and neurotransmitter systems, researchers gain insights into the underlying mechanisms of these complex disorders. The section also discusses how organoid research is shedding light on the interplay between genetic and environmental factors in neuropsychiatric pathogenesis</w:t>
      </w:r>
      <w:r w:rsidR="00C3211D">
        <w:rPr>
          <w:rFonts w:ascii="Times New Roman" w:hAnsi="Times New Roman" w:cs="Times New Roman"/>
          <w:sz w:val="24"/>
          <w:szCs w:val="24"/>
        </w:rPr>
        <w:t xml:space="preserve"> </w:t>
      </w:r>
      <w:r w:rsidR="00C3211D">
        <w:rPr>
          <w:rFonts w:ascii="Times New Roman" w:hAnsi="Times New Roman" w:cs="Times New Roman"/>
          <w:sz w:val="24"/>
          <w:szCs w:val="24"/>
        </w:rPr>
        <w:fldChar w:fldCharType="begin"/>
      </w:r>
      <w:r w:rsidR="00C3211D">
        <w:rPr>
          <w:rFonts w:ascii="Times New Roman" w:hAnsi="Times New Roman" w:cs="Times New Roman"/>
          <w:sz w:val="24"/>
          <w:szCs w:val="24"/>
        </w:rPr>
        <w:instrText xml:space="preserve"> ADDIN ZOTERO_ITEM CSL_CITATION {"citationID":"fut0L2kl","properties":{"formattedCitation":"[20]","plainCitation":"[20]","noteIndex":0},"citationItems":[{"id":4399,"uris":["http://zotero.org/users/5408493/items/FG4GCT9C"],"itemData":{"id":4399,"type":"article-journal","abstract":"Adolescent neuropsychiatric disorders have been recently increasing due to genetic and environmental influences. Abnormal brain development before and after birth contribute to the pathology of neuropsychiatric disorders. However, it is difficult to experimentally investigate because of the complexity of brain and ethical constraints. Recently generated human brain organoids from pluripotent stem cells are considered as a promising in vitro model to recapitulate brain development and diseases. To better understand how brain organoids could be applied to investigate neuropsychiatric disorders, we analyzed the key consideration points, including how to generate brain organoids from pluripotent stem cells, the current application of brain organoids in recapitulating neuropsychiatric disorders and the future perspectives. This review covered what have been achieved on modeling the cellular and neural circuit deficits of neuropsychiatric disorders and those challenges yet to be solved. Together, this review aims to provide a fundamental understanding of how to generate brain organoids to model neuropsychiatric disorders, which will be helpful in improving the mental health of adolescents.","container-title":"International Journal of Environmental Research and Public Health","DOI":"10.3390/ijerph182312431","ISSN":"1660-4601","issue":"23","journalAbbreviation":"Int J Environ Res Public Health","language":"eng","note":"PMID: 34886158\nPMCID: PMC8657206","page":"12431","source":"PubMed","title":"In Vitro Recapitulation of Neuropsychiatric Disorders with Pluripotent Stem Cells-Derived Brain Organoids","volume":"18","author":[{"family":"Gulimiheranmu","given":"Maisumu"},{"family":"Li","given":"Shuang"},{"family":"Zhou","given":"Junmei"}],"issued":{"date-parts":[["2021",11,26]]}}}],"schema":"https://github.com/citation-style-language/schema/raw/master/csl-citation.json"} </w:instrText>
      </w:r>
      <w:r w:rsidR="00C3211D">
        <w:rPr>
          <w:rFonts w:ascii="Times New Roman" w:hAnsi="Times New Roman" w:cs="Times New Roman"/>
          <w:sz w:val="24"/>
          <w:szCs w:val="24"/>
        </w:rPr>
        <w:fldChar w:fldCharType="separate"/>
      </w:r>
      <w:r w:rsidR="00C3211D" w:rsidRPr="00C3211D">
        <w:rPr>
          <w:rFonts w:ascii="Times New Roman" w:hAnsi="Times New Roman" w:cs="Times New Roman"/>
          <w:sz w:val="24"/>
        </w:rPr>
        <w:t>[20]</w:t>
      </w:r>
      <w:r w:rsidR="00C3211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 xml:space="preserve">3.3 Disease </w:t>
      </w:r>
      <w:proofErr w:type="spellStart"/>
      <w:r w:rsidRPr="007925F2">
        <w:rPr>
          <w:rFonts w:ascii="Times New Roman" w:hAnsi="Times New Roman" w:cs="Times New Roman"/>
          <w:b/>
          <w:sz w:val="24"/>
          <w:szCs w:val="24"/>
        </w:rPr>
        <w:t>Modeling</w:t>
      </w:r>
      <w:proofErr w:type="spellEnd"/>
      <w:r w:rsidRPr="007925F2">
        <w:rPr>
          <w:rFonts w:ascii="Times New Roman" w:hAnsi="Times New Roman" w:cs="Times New Roman"/>
          <w:b/>
          <w:sz w:val="24"/>
          <w:szCs w:val="24"/>
        </w:rPr>
        <w:t xml:space="preserve"> and Drug Screen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 remarkable aspect of organoids is their potential to recapitulate disease-specific features, enabling researchers to study pathogenic mechanisms in a controlled environment. This subsection delves into how brain organoids serve as disease models, exploring their application in investigating neurodegenerative disorders like Alzheimer's and Parkinson's</w:t>
      </w:r>
      <w:r w:rsidR="00300086">
        <w:rPr>
          <w:rFonts w:ascii="Times New Roman" w:hAnsi="Times New Roman" w:cs="Times New Roman"/>
          <w:sz w:val="24"/>
          <w:szCs w:val="24"/>
        </w:rPr>
        <w:t xml:space="preserve"> </w:t>
      </w:r>
      <w:r w:rsidR="00300086">
        <w:rPr>
          <w:rFonts w:ascii="Times New Roman" w:hAnsi="Times New Roman" w:cs="Times New Roman"/>
          <w:sz w:val="24"/>
          <w:szCs w:val="24"/>
        </w:rPr>
        <w:fldChar w:fldCharType="begin"/>
      </w:r>
      <w:r w:rsidR="00300086">
        <w:rPr>
          <w:rFonts w:ascii="Times New Roman" w:hAnsi="Times New Roman" w:cs="Times New Roman"/>
          <w:sz w:val="24"/>
          <w:szCs w:val="24"/>
        </w:rPr>
        <w:instrText xml:space="preserve"> ADDIN ZOTERO_ITEM CSL_CITATION {"citationID":"aPxfM0AK","properties":{"formattedCitation":"[21]","plainCitation":"[21]","noteIndex":0},"citationItems":[{"id":4402,"uris":["http://zotero.org/users/5408493/items/W5ITDBZH"],"itemData":{"id":4402,"type":"article-journal","abstract":"Cellular models have created opportunities to explore the characteristics of human diseases through well-established protocols, while avoiding the ethical restrictions associated with post-mortem studies and the costs associated with researching animal models. The capability of cell reprogramming, such as induced pluripotent stem cells (iPSCs) technology, solved the complications associated with human embryonic stem cells (hESC) usage. Moreover, iPSCs made significant contributions for human medicine, such as in diagnosis, therapeutic and regenerative medicine. The two-dimensional (2D) models allowed for monolayer cellular culture in vitro; however, they were surpassed by the three-dimensional (3D) cell culture system. The 3D cell culture provides higher cell-cell contact and a multi-layered cell culture, which more closely respects cellular morphology and polarity. It is more tightly able to resemble conditions in vivo and a closer approach to the architecture of human tissues, such as human organoids. Organoids are 3D cellular structures that mimic the architecture and function of native tissues. They are generated in vitro from stem cells or differentiated cells, such as epithelial or neural cells, and are used to study organ development, disease modeling, and drug discovery. Organoids have become a powerful tool for understanding the cellular and molecular mechanisms underlying human physiology, providing new insights into the pathogenesis of cancer, metabolic diseases, and brain disorders. Although organoid technology is up-and-coming, it also has some limitations that require improvements.","container-title":"Cells","DOI":"10.3390/cells12060930","ISSN":"2073-4409","issue":"6","journalAbbreviation":"Cells","language":"eng","note":"PMID: 36980271\nPMCID: PMC10047824","page":"930","source":"PubMed","title":"Revolutionizing Disease Modeling: The Emergence of Organoids in Cellular Systems","title-short":"Revolutionizing Disease Modeling","volume":"12","author":[{"family":"Silva-Pedrosa","given":"Rita"},{"family":"Salgado","given":"António José"},{"family":"Ferreira","given":"Pedro Eduardo"}],"issued":{"date-parts":[["2023",3,18]]}}}],"schema":"https://github.com/citation-style-language/schema/raw/master/csl-citation.json"} </w:instrText>
      </w:r>
      <w:r w:rsidR="00300086">
        <w:rPr>
          <w:rFonts w:ascii="Times New Roman" w:hAnsi="Times New Roman" w:cs="Times New Roman"/>
          <w:sz w:val="24"/>
          <w:szCs w:val="24"/>
        </w:rPr>
        <w:fldChar w:fldCharType="separate"/>
      </w:r>
      <w:r w:rsidR="00300086" w:rsidRPr="00300086">
        <w:rPr>
          <w:rFonts w:ascii="Times New Roman" w:hAnsi="Times New Roman" w:cs="Times New Roman"/>
          <w:sz w:val="24"/>
        </w:rPr>
        <w:t>[21]</w:t>
      </w:r>
      <w:r w:rsidR="00300086">
        <w:rPr>
          <w:rFonts w:ascii="Times New Roman" w:hAnsi="Times New Roman" w:cs="Times New Roman"/>
          <w:sz w:val="24"/>
          <w:szCs w:val="24"/>
        </w:rPr>
        <w:fldChar w:fldCharType="end"/>
      </w:r>
      <w:r w:rsidRPr="00A971E6">
        <w:rPr>
          <w:rFonts w:ascii="Times New Roman" w:hAnsi="Times New Roman" w:cs="Times New Roman"/>
          <w:sz w:val="24"/>
          <w:szCs w:val="24"/>
        </w:rPr>
        <w:t>. Additionally, the section examines how brain organoids revolutionize drug screening by providing a platform to evaluate potential therapeutic interventions. By offering insights into drug efficacy and toxicity in a human-specific context, organoids accelerate the drug discovery process for neurological disorders</w:t>
      </w:r>
      <w:r w:rsidR="00300086">
        <w:rPr>
          <w:rFonts w:ascii="Times New Roman" w:hAnsi="Times New Roman" w:cs="Times New Roman"/>
          <w:sz w:val="24"/>
          <w:szCs w:val="24"/>
        </w:rPr>
        <w:t xml:space="preserve"> </w:t>
      </w:r>
      <w:r w:rsidR="00300086">
        <w:rPr>
          <w:rFonts w:ascii="Times New Roman" w:hAnsi="Times New Roman" w:cs="Times New Roman"/>
          <w:sz w:val="24"/>
          <w:szCs w:val="24"/>
        </w:rPr>
        <w:fldChar w:fldCharType="begin"/>
      </w:r>
      <w:r w:rsidR="00300086">
        <w:rPr>
          <w:rFonts w:ascii="Times New Roman" w:hAnsi="Times New Roman" w:cs="Times New Roman"/>
          <w:sz w:val="24"/>
          <w:szCs w:val="24"/>
        </w:rPr>
        <w:instrText xml:space="preserve"> ADDIN ZOTERO_ITEM CSL_CITATION {"citationID":"paopVwCv","properties":{"formattedCitation":"[22]","plainCitation":"[22]","noteIndex":0},"citationItems":[{"id":4405,"uris":["http://zotero.org/users/5408493/items/5XKMFMTL"],"itemData":{"id":4405,"type":"article-journal","container-title":"Frontiers in Synaptic Neuroscience","DOI":"10.3389/fnsyn.2018.00015","ISSN":"1663-3563","journalAbbreviation":"Front. Synaptic Neurosci.","page":"15","source":"DOI.org (Crossref)","title":"Modeling Neurological Diseases With Human Brain Organoids","volume":"10","author":[{"family":"Wang","given":"Hansen"}],"issued":{"date-parts":[["2018",6,8]]}}}],"schema":"https://github.com/citation-style-language/schema/raw/master/csl-citation.json"} </w:instrText>
      </w:r>
      <w:r w:rsidR="00300086">
        <w:rPr>
          <w:rFonts w:ascii="Times New Roman" w:hAnsi="Times New Roman" w:cs="Times New Roman"/>
          <w:sz w:val="24"/>
          <w:szCs w:val="24"/>
        </w:rPr>
        <w:fldChar w:fldCharType="separate"/>
      </w:r>
      <w:r w:rsidR="00300086" w:rsidRPr="00300086">
        <w:rPr>
          <w:rFonts w:ascii="Times New Roman" w:hAnsi="Times New Roman" w:cs="Times New Roman"/>
          <w:sz w:val="24"/>
        </w:rPr>
        <w:t>[22]</w:t>
      </w:r>
      <w:r w:rsidR="00300086">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3.4 Ethics and Complex Ethical Considera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unparalleled potential of brain organoids also raises complex ethical considerations. This subsection delves into the profound ethical questions surrounding brain organoids, addressing concerns about the emergence of consciousness, the creation of brain-like structures, and the ethical boundaries of manipulating human brain tissue. The discussions encompass the "organoid-consciousness" debate, the potential for brain organoids to develop sensory perceptions, and the importance of stringent ethical guidelines to ensure responsible research that respects human values and dignity</w:t>
      </w:r>
      <w:r w:rsidR="00B70037">
        <w:rPr>
          <w:rFonts w:ascii="Times New Roman" w:hAnsi="Times New Roman" w:cs="Times New Roman"/>
          <w:sz w:val="24"/>
          <w:szCs w:val="24"/>
        </w:rPr>
        <w:t xml:space="preserve"> </w:t>
      </w:r>
      <w:r w:rsidR="00B70037">
        <w:rPr>
          <w:rFonts w:ascii="Times New Roman" w:hAnsi="Times New Roman" w:cs="Times New Roman"/>
          <w:sz w:val="24"/>
          <w:szCs w:val="24"/>
        </w:rPr>
        <w:fldChar w:fldCharType="begin"/>
      </w:r>
      <w:r w:rsidR="00B70037">
        <w:rPr>
          <w:rFonts w:ascii="Times New Roman" w:hAnsi="Times New Roman" w:cs="Times New Roman"/>
          <w:sz w:val="24"/>
          <w:szCs w:val="24"/>
        </w:rPr>
        <w:instrText xml:space="preserve"> ADDIN ZOTERO_ITEM CSL_CITATION {"citationID":"bhUegBLH","properties":{"formattedCitation":"[23]","plainCitation":"[23]","noteIndex":0},"citationItems":[{"id":4407,"uris":["http://zotero.org/users/5408493/items/5B4AF56T"],"itemData":{"id":4407,"type":"article-journal","abstract":"This review provides a snapshot of the current ethical issues related to research with human brain organoids. The issues fall into the following main themes: research oversight; human biomaterials procurement and donor consent; translational delivery; animal research; and organoid consciousness and moral status. Each of these areas poses challenges for researchers, bioethicists, regulators, research institutions, and tissue banks. However, progress can be made if these parties build on past experiences with stem cell research, ethics, and policy, but adapted accordingly to new aspects of brain organoid research.","container-title":"Brain Research","DOI":"10.1016/j.brainres.2020.146653","ISSN":"1872-6240","journalAbbreviation":"Brain Res","language":"eng","note":"PMID: 32017900\nPMCID: PMC7140135","page":"146653","source":"PubMed","title":"Ethical issues related to brain organoid research","volume":"1732","author":[{"family":"Hyun","given":"Insoo"},{"family":"Scharf-Deering","given":"J. C."},{"family":"Lunshof","given":"Jeantine E."}],"issued":{"date-parts":[["2020",4,1]]}}}],"schema":"https://github.com/citation-style-language/schema/raw/master/csl-citation.json"} </w:instrText>
      </w:r>
      <w:r w:rsidR="00B70037">
        <w:rPr>
          <w:rFonts w:ascii="Times New Roman" w:hAnsi="Times New Roman" w:cs="Times New Roman"/>
          <w:sz w:val="24"/>
          <w:szCs w:val="24"/>
        </w:rPr>
        <w:fldChar w:fldCharType="separate"/>
      </w:r>
      <w:r w:rsidR="00B70037" w:rsidRPr="00B70037">
        <w:rPr>
          <w:rFonts w:ascii="Times New Roman" w:hAnsi="Times New Roman" w:cs="Times New Roman"/>
          <w:sz w:val="24"/>
        </w:rPr>
        <w:t>[23]</w:t>
      </w:r>
      <w:r w:rsidR="00B70037">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3.5 Bridging Bench to Bedside:</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rain organoids not only enhance our understanding of neurological disorders but also bridge the gap between basic research and clinical applications. This subsection explores the translational potential of organoid research, discussing how insights gained from organoids can inform clinical approaches and precision medicine strategies. From identifying biomarkers to testing potential therapeutics, brain organoids provide a platform to accelerate the translation of research findings into tangible benefits for patients</w:t>
      </w:r>
      <w:r w:rsidR="002E4A6D">
        <w:rPr>
          <w:rFonts w:ascii="Times New Roman" w:hAnsi="Times New Roman" w:cs="Times New Roman"/>
          <w:sz w:val="24"/>
          <w:szCs w:val="24"/>
        </w:rPr>
        <w:t xml:space="preserve"> </w:t>
      </w:r>
      <w:r w:rsidR="002E4A6D">
        <w:rPr>
          <w:rFonts w:ascii="Times New Roman" w:hAnsi="Times New Roman" w:cs="Times New Roman"/>
          <w:sz w:val="24"/>
          <w:szCs w:val="24"/>
        </w:rPr>
        <w:fldChar w:fldCharType="begin"/>
      </w:r>
      <w:r w:rsidR="002E4A6D">
        <w:rPr>
          <w:rFonts w:ascii="Times New Roman" w:hAnsi="Times New Roman" w:cs="Times New Roman"/>
          <w:sz w:val="24"/>
          <w:szCs w:val="24"/>
        </w:rPr>
        <w:instrText xml:space="preserve"> ADDIN ZOTERO_ITEM CSL_CITATION {"citationID":"Hyi85V0N","properties":{"formattedCitation":"[24]","plainCitation":"[24]","noteIndex":0},"citationItems":[{"id":4410,"uris":["http://zotero.org/users/5408493/items/NJPW3QQW"],"itemData":{"id":4410,"type":"article-journal","abstract":"The recent technology of 3D cultures of cellular aggregates derived from human stem cells have led to the emergence of tissue-like structures of various organs including the brain. Brain organoids bear molecular and structural resemblance with developing human brains, and have been demonstrated to recapitulate several physiological and pathological functions of the brain. Here we provide an overview of the development of brain organoids for the clinical community, focusing on the current status of the field with an critical evaluation of its translational value.","container-title":"Annals of Clinical and Translational Neurology","DOI":"10.1002/acn3.505","ISSN":"2328-9503","issue":"2","journalAbbreviation":"Ann Clin Transl Neurol","language":"eng","note":"PMID: 29468184\nPMCID: PMC5817829","page":"226-235","source":"PubMed","title":"Translational potential of human brain organoids","volume":"5","author":[{"family":"Sun","given":"Alfred X."},{"family":"Ng","given":"Huck-Hui"},{"family":"Tan","given":"Eng-King"}],"issued":{"date-parts":[["2018",2]]}}}],"schema":"https://github.com/citation-style-language/schema/raw/master/csl-citation.json"} </w:instrText>
      </w:r>
      <w:r w:rsidR="002E4A6D">
        <w:rPr>
          <w:rFonts w:ascii="Times New Roman" w:hAnsi="Times New Roman" w:cs="Times New Roman"/>
          <w:sz w:val="24"/>
          <w:szCs w:val="24"/>
        </w:rPr>
        <w:fldChar w:fldCharType="separate"/>
      </w:r>
      <w:r w:rsidR="002E4A6D" w:rsidRPr="002E4A6D">
        <w:rPr>
          <w:rFonts w:ascii="Times New Roman" w:hAnsi="Times New Roman" w:cs="Times New Roman"/>
          <w:sz w:val="24"/>
        </w:rPr>
        <w:t>[24]</w:t>
      </w:r>
      <w:r w:rsidR="002E4A6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7925F2" w:rsidRDefault="00D0283C" w:rsidP="00A971E6">
      <w:pPr>
        <w:jc w:val="both"/>
        <w:rPr>
          <w:rFonts w:ascii="Times New Roman" w:hAnsi="Times New Roman" w:cs="Times New Roman"/>
          <w:b/>
          <w:sz w:val="24"/>
          <w:szCs w:val="24"/>
        </w:rPr>
      </w:pPr>
      <w:r w:rsidRPr="007925F2">
        <w:rPr>
          <w:rFonts w:ascii="Times New Roman" w:hAnsi="Times New Roman" w:cs="Times New Roman"/>
          <w:b/>
          <w:sz w:val="24"/>
          <w:szCs w:val="24"/>
        </w:rPr>
        <w:t>3.6 Future Avenues and Challeng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s brain organoid research continues to advance, this subsection highlights the promising future directions and challenges that lie ahead. It delves into the integration of advanced technologies such as functional imaging, electrophysiological recordings, and single-cell RNA sequencing to gain a deeper understanding of organoid functionality. Moreover, the section explores the need for improved reproducibility, standardization, and the development of more sophisticated cellular models that better recapitulate the complexity of the human brain</w:t>
      </w:r>
      <w:r w:rsidR="002E4A6D">
        <w:rPr>
          <w:rFonts w:ascii="Times New Roman" w:hAnsi="Times New Roman" w:cs="Times New Roman"/>
          <w:sz w:val="24"/>
          <w:szCs w:val="24"/>
        </w:rPr>
        <w:t xml:space="preserve"> </w:t>
      </w:r>
      <w:r w:rsidR="002E4A6D">
        <w:rPr>
          <w:rFonts w:ascii="Times New Roman" w:hAnsi="Times New Roman" w:cs="Times New Roman"/>
          <w:sz w:val="24"/>
          <w:szCs w:val="24"/>
        </w:rPr>
        <w:fldChar w:fldCharType="begin"/>
      </w:r>
      <w:r w:rsidR="002E4A6D">
        <w:rPr>
          <w:rFonts w:ascii="Times New Roman" w:hAnsi="Times New Roman" w:cs="Times New Roman"/>
          <w:sz w:val="24"/>
          <w:szCs w:val="24"/>
        </w:rPr>
        <w:instrText xml:space="preserve"> ADDIN ZOTERO_ITEM CSL_CITATION {"citationID":"iJcJXLS7","properties":{"formattedCitation":"[25]","plainCitation":"[25]","noteIndex":0},"citationItems":[{"id":4413,"uris":["http://zotero.org/users/5408493/items/E54K2ECX"],"itemData":{"id":4413,"type":"article-journal","abstract":"Brain organoids are self-assembled three-dimensional aggregates generated from pluripotent stem cells with cell types and cytoarchitectures that resemble the embryonic human brain. As such, they have emerged as novel model systems that can be used to investigate human brain development and disorders. Although brain organoids mimic many key features of early human brain development at molecular, cellular, structural and functional levels, some aspects of brain development, such as the formation of distinct cortical neuronal layers, gyrification, and the establishment of complex neuronal circuitry, are not fully recapitulated. Here, we summarize recent advances in the development of brain organoid methodologies and discuss their applications in disease modeling. In addition, we compare current organoid systems to the embryonic human brain, highlighting features that currently can and cannot be recapitulated, and discuss perspectives for advancing current brain organoid technologies to expand their applications.","container-title":"Development (Cambridge, England)","DOI":"10.1242/dev.166074","ISSN":"1477-9129","issue":"8","journalAbbreviation":"Development","language":"eng","note":"PMID: 30992274\nPMCID: PMC6503989","page":"dev166074","source":"PubMed","title":"Brain organoids: advances, applications and challenges","title-short":"Brain organoids","volume":"146","author":[{"family":"Qian","given":"Xuyu"},{"family":"Song","given":"Hongjun"},{"family":"Ming","given":"Guo-Li"}],"issued":{"date-parts":[["2019",4,16]]}}}],"schema":"https://github.com/citation-style-language/schema/raw/master/csl-citation.json"} </w:instrText>
      </w:r>
      <w:r w:rsidR="002E4A6D">
        <w:rPr>
          <w:rFonts w:ascii="Times New Roman" w:hAnsi="Times New Roman" w:cs="Times New Roman"/>
          <w:sz w:val="24"/>
          <w:szCs w:val="24"/>
        </w:rPr>
        <w:fldChar w:fldCharType="separate"/>
      </w:r>
      <w:r w:rsidR="002E4A6D" w:rsidRPr="002E4A6D">
        <w:rPr>
          <w:rFonts w:ascii="Times New Roman" w:hAnsi="Times New Roman" w:cs="Times New Roman"/>
          <w:sz w:val="24"/>
        </w:rPr>
        <w:t>[25]</w:t>
      </w:r>
      <w:r w:rsidR="002E4A6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y offering a comprehensive exploration of the impact of organoids on neurological and neuropsychiatric research, this section equips researchers and readers alike with a profound appreciation for how these miniature brain models are revolutionizing our understanding of the human brain and its intricate disorders.</w:t>
      </w:r>
    </w:p>
    <w:p w:rsidR="00D0283C" w:rsidRPr="00A971E6" w:rsidRDefault="00D0283C" w:rsidP="00A971E6">
      <w:pPr>
        <w:jc w:val="both"/>
        <w:rPr>
          <w:rFonts w:ascii="Times New Roman" w:hAnsi="Times New Roman" w:cs="Times New Roman"/>
          <w:sz w:val="24"/>
          <w:szCs w:val="24"/>
        </w:rPr>
      </w:pPr>
    </w:p>
    <w:p w:rsidR="006B5604" w:rsidRPr="00A971E6" w:rsidRDefault="006B5604" w:rsidP="00A971E6">
      <w:pPr>
        <w:jc w:val="both"/>
        <w:rPr>
          <w:rFonts w:ascii="Times New Roman" w:hAnsi="Times New Roman" w:cs="Times New Roman"/>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4. Gastrointestinal Organoid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gastrointestinal system, a complex interplay of organs responsible for digestion and nutrient absorption, has found a remarkable surrogate in the realm of organoids. This section delves into the multifaceted applications of gastrointestinal organoids, shedding light on their transformative impact on understanding digestive diseases, infections, and cancer.</w:t>
      </w:r>
    </w:p>
    <w:p w:rsidR="00D0283C" w:rsidRPr="00826C89" w:rsidRDefault="00D0283C" w:rsidP="00A971E6">
      <w:pPr>
        <w:jc w:val="both"/>
        <w:rPr>
          <w:rFonts w:ascii="Times New Roman" w:hAnsi="Times New Roman" w:cs="Times New Roman"/>
          <w:b/>
          <w:sz w:val="24"/>
          <w:szCs w:val="24"/>
        </w:rPr>
      </w:pPr>
      <w:r w:rsidRPr="00826C89">
        <w:rPr>
          <w:rFonts w:ascii="Times New Roman" w:hAnsi="Times New Roman" w:cs="Times New Roman"/>
          <w:b/>
          <w:sz w:val="24"/>
          <w:szCs w:val="24"/>
        </w:rPr>
        <w:t>4.1 Mimicking the Intestinal Epithelium:</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t the forefront of gastrointestinal organoid research lies the emulation of the intestinal epithelium, the primary barrier between the external environment and the body's internal milieu. This subsection intricately dissects how intestinal organoids are generated, capturing the differentiation of stem cells into specialized cell types, including absorptive enterocytes, mucus-secreting goblet cells, and hormone-producing </w:t>
      </w:r>
      <w:proofErr w:type="spellStart"/>
      <w:r w:rsidRPr="00A971E6">
        <w:rPr>
          <w:rFonts w:ascii="Times New Roman" w:hAnsi="Times New Roman" w:cs="Times New Roman"/>
          <w:sz w:val="24"/>
          <w:szCs w:val="24"/>
        </w:rPr>
        <w:t>enteroendocrine</w:t>
      </w:r>
      <w:proofErr w:type="spellEnd"/>
      <w:r w:rsidRPr="00A971E6">
        <w:rPr>
          <w:rFonts w:ascii="Times New Roman" w:hAnsi="Times New Roman" w:cs="Times New Roman"/>
          <w:sz w:val="24"/>
          <w:szCs w:val="24"/>
        </w:rPr>
        <w:t xml:space="preserve"> cells</w:t>
      </w:r>
      <w:r w:rsidR="00826C89">
        <w:rPr>
          <w:rFonts w:ascii="Times New Roman" w:hAnsi="Times New Roman" w:cs="Times New Roman"/>
          <w:sz w:val="24"/>
          <w:szCs w:val="24"/>
        </w:rPr>
        <w:t xml:space="preserve"> </w:t>
      </w:r>
      <w:r w:rsidR="00826C89">
        <w:rPr>
          <w:rFonts w:ascii="Times New Roman" w:hAnsi="Times New Roman" w:cs="Times New Roman"/>
          <w:sz w:val="24"/>
          <w:szCs w:val="24"/>
        </w:rPr>
        <w:fldChar w:fldCharType="begin"/>
      </w:r>
      <w:r w:rsidR="00826C89">
        <w:rPr>
          <w:rFonts w:ascii="Times New Roman" w:hAnsi="Times New Roman" w:cs="Times New Roman"/>
          <w:sz w:val="24"/>
          <w:szCs w:val="24"/>
        </w:rPr>
        <w:instrText xml:space="preserve"> ADDIN ZOTERO_ITEM CSL_CITATION {"citationID":"pS7gZWCo","properties":{"formattedCitation":"[26]","plainCitation":"[26]","noteIndex":0},"citationItems":[{"id":4416,"uris":["http://zotero.org/users/5408493/items/43CKQGQ7"],"itemData":{"id":4416,"type":"article-journal","abstract":"The recent emergence of organoid technology has attracted great attention in gastroenterology because the gastrointestinal (GI) tract can be recapitulated in vitro using organoids, enabling disease modeling and mechanistic studies. However, to more precisely emulate the GI microenvironment in vivo, several neighboring cell types and types of microbiota need to be integrated into GI organoids. This article reviews the recent progress made in elucidating the crosstalk between GI organoids and components of their microenvironment. We outline the effects of stromal cells (such as fibroblasts, neural cells, immune cells, and vascular cells) on the gastric and intestinal epithelia of organoids. Because of the important roles that microbiota play in the physiology and function of the GI tract, we also highlight interactions between organoids and commensal, symbiotic, and pathogenic microorganisms and viruses. GI organoid models that contain niche components will provide new insight into gastroenterological pathophysiology and disease mechanisms.","container-title":"Experimental &amp; Molecular Medicine","DOI":"10.1038/s12276-020-0386-0","ISSN":"2092-6413","issue":"2","journalAbbreviation":"Exp Mol Med","language":"eng","note":"PMID: 32103122\nPMCID: PMC7062772","page":"227-237","source":"PubMed","title":"Gastrointestinal tract modeling using organoids engineered with cellular and microbiota niches","volume":"52","author":[{"family":"Min","given":"Sungjin"},{"family":"Kim","given":"Suran"},{"family":"Cho","given":"Seung-Woo"}],"issued":{"date-parts":[["2020",2]]}}}],"schema":"https://github.com/citation-style-language/schema/raw/master/csl-citation.json"} </w:instrText>
      </w:r>
      <w:r w:rsidR="00826C89">
        <w:rPr>
          <w:rFonts w:ascii="Times New Roman" w:hAnsi="Times New Roman" w:cs="Times New Roman"/>
          <w:sz w:val="24"/>
          <w:szCs w:val="24"/>
        </w:rPr>
        <w:fldChar w:fldCharType="separate"/>
      </w:r>
      <w:r w:rsidR="00826C89" w:rsidRPr="00826C89">
        <w:rPr>
          <w:rFonts w:ascii="Times New Roman" w:hAnsi="Times New Roman" w:cs="Times New Roman"/>
          <w:sz w:val="24"/>
        </w:rPr>
        <w:t>[26]</w:t>
      </w:r>
      <w:r w:rsidR="00826C89">
        <w:rPr>
          <w:rFonts w:ascii="Times New Roman" w:hAnsi="Times New Roman" w:cs="Times New Roman"/>
          <w:sz w:val="24"/>
          <w:szCs w:val="24"/>
        </w:rPr>
        <w:fldChar w:fldCharType="end"/>
      </w:r>
      <w:r w:rsidRPr="00A971E6">
        <w:rPr>
          <w:rFonts w:ascii="Times New Roman" w:hAnsi="Times New Roman" w:cs="Times New Roman"/>
          <w:sz w:val="24"/>
          <w:szCs w:val="24"/>
        </w:rPr>
        <w:t xml:space="preserve">. The section delves into the orchestration of </w:t>
      </w:r>
      <w:proofErr w:type="spellStart"/>
      <w:r w:rsidRPr="00A971E6">
        <w:rPr>
          <w:rFonts w:ascii="Times New Roman" w:hAnsi="Times New Roman" w:cs="Times New Roman"/>
          <w:sz w:val="24"/>
          <w:szCs w:val="24"/>
        </w:rPr>
        <w:t>signaling</w:t>
      </w:r>
      <w:proofErr w:type="spellEnd"/>
      <w:r w:rsidRPr="00A971E6">
        <w:rPr>
          <w:rFonts w:ascii="Times New Roman" w:hAnsi="Times New Roman" w:cs="Times New Roman"/>
          <w:sz w:val="24"/>
          <w:szCs w:val="24"/>
        </w:rPr>
        <w:t xml:space="preserve"> pathways, such as the </w:t>
      </w:r>
      <w:proofErr w:type="spellStart"/>
      <w:r w:rsidRPr="00A971E6">
        <w:rPr>
          <w:rFonts w:ascii="Times New Roman" w:hAnsi="Times New Roman" w:cs="Times New Roman"/>
          <w:sz w:val="24"/>
          <w:szCs w:val="24"/>
        </w:rPr>
        <w:t>Wnt</w:t>
      </w:r>
      <w:proofErr w:type="spellEnd"/>
      <w:r w:rsidRPr="00A971E6">
        <w:rPr>
          <w:rFonts w:ascii="Times New Roman" w:hAnsi="Times New Roman" w:cs="Times New Roman"/>
          <w:sz w:val="24"/>
          <w:szCs w:val="24"/>
        </w:rPr>
        <w:t xml:space="preserve"> pathway, and the modulation of culture conditions to guide organoid development toward a mature intestinal epithelium</w:t>
      </w:r>
      <w:r w:rsidR="00826C89">
        <w:rPr>
          <w:rFonts w:ascii="Times New Roman" w:hAnsi="Times New Roman" w:cs="Times New Roman"/>
          <w:sz w:val="24"/>
          <w:szCs w:val="24"/>
        </w:rPr>
        <w:t xml:space="preserve"> </w:t>
      </w:r>
      <w:r w:rsidR="00826C89">
        <w:rPr>
          <w:rFonts w:ascii="Times New Roman" w:hAnsi="Times New Roman" w:cs="Times New Roman"/>
          <w:sz w:val="24"/>
          <w:szCs w:val="24"/>
        </w:rPr>
        <w:fldChar w:fldCharType="begin"/>
      </w:r>
      <w:r w:rsidR="00826C89">
        <w:rPr>
          <w:rFonts w:ascii="Times New Roman" w:hAnsi="Times New Roman" w:cs="Times New Roman"/>
          <w:sz w:val="24"/>
          <w:szCs w:val="24"/>
        </w:rPr>
        <w:instrText xml:space="preserve"> ADDIN ZOTERO_ITEM CSL_CITATION {"citationID":"SJqlGOQn","properties":{"formattedCitation":"[27]","plainCitation":"[27]","noteIndex":0},"citationItems":[{"id":4419,"uris":["http://zotero.org/users/5408493/items/7LZS89FI"],"itemData":{"id":4419,"type":"article-journal","abstract":"Human intestinal organoids derived from adult stem cells are miniature ex vivo versions of the human intestinal epithelium. Intestinal organoids are useful tools for the study of intestinal physiology as well as many disease conditions. These organoids present numerous advantages compared to immortalized cell lines, but working with them requires dedicated techniques. The protocols described in this article provide a basic guide to establishment and maintenance of human intestinal organoids derived from small intestine and colon biopsies. Additionally, this article provides an overview of several downstream applications of human intestinal organoids. © 2020 The Authors. Basic Protocol 1: Establishment of human small intestine and colon organoid cultures from fresh biopsies Basic Protocol 2: Mechanical splitting, passage, and expansion of human intestinal organoids Alternate Protocol: Differentiation of human intestinal organoids Basic Protocol 3: Cryopreservation and thawing of human intestinal organoids Basic Protocol 4: Immunofluorescence staining of human intestinal organoids Basic Protocol 5: Generation of single-cell clonal intestinal organoid cultures Support Protocol 1: Production of Wnt3A conditioned medium Support Protocol 2: Production of Rspo1 conditioned medium Support Protocol 3: Extraction of RNA from intestinal organoid cultures.","container-title":"Current Protocols in Immunology","DOI":"10.1002/cpim.106","ISSN":"1934-368X","issue":"1","journalAbbreviation":"Curr Protoc Immunol","language":"eng","note":"PMID: 32940424\nPMCID: PMC9285512","page":"e106","source":"PubMed","title":"Establishment and Culture of Human Intestinal Organoids Derived from Adult Stem Cells","volume":"130","author":[{"family":"Pleguezuelos-Manzano","given":"Cayetano"},{"family":"Puschhof","given":"Jens"},{"family":"Brink","given":"Stieneke","non-dropping-particle":"van den"},{"family":"Geurts","given":"Veerle"},{"family":"Beumer","given":"Joep"},{"family":"Clevers","given":"Hans"}],"issued":{"date-parts":[["2020",9]]}}}],"schema":"https://github.com/citation-style-language/schema/raw/master/csl-citation.json"} </w:instrText>
      </w:r>
      <w:r w:rsidR="00826C89">
        <w:rPr>
          <w:rFonts w:ascii="Times New Roman" w:hAnsi="Times New Roman" w:cs="Times New Roman"/>
          <w:sz w:val="24"/>
          <w:szCs w:val="24"/>
        </w:rPr>
        <w:fldChar w:fldCharType="separate"/>
      </w:r>
      <w:r w:rsidR="00826C89" w:rsidRPr="00826C89">
        <w:rPr>
          <w:rFonts w:ascii="Times New Roman" w:hAnsi="Times New Roman" w:cs="Times New Roman"/>
          <w:sz w:val="24"/>
        </w:rPr>
        <w:t>[27]</w:t>
      </w:r>
      <w:r w:rsidR="00826C89">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826C89" w:rsidRDefault="00D0283C" w:rsidP="00A971E6">
      <w:pPr>
        <w:jc w:val="both"/>
        <w:rPr>
          <w:rFonts w:ascii="Times New Roman" w:hAnsi="Times New Roman" w:cs="Times New Roman"/>
          <w:b/>
          <w:sz w:val="24"/>
          <w:szCs w:val="24"/>
        </w:rPr>
      </w:pPr>
      <w:r w:rsidRPr="00826C89">
        <w:rPr>
          <w:rFonts w:ascii="Times New Roman" w:hAnsi="Times New Roman" w:cs="Times New Roman"/>
          <w:b/>
          <w:sz w:val="24"/>
          <w:szCs w:val="24"/>
        </w:rPr>
        <w:t xml:space="preserve">4.2 </w:t>
      </w:r>
      <w:proofErr w:type="spellStart"/>
      <w:r w:rsidRPr="00826C89">
        <w:rPr>
          <w:rFonts w:ascii="Times New Roman" w:hAnsi="Times New Roman" w:cs="Times New Roman"/>
          <w:b/>
          <w:sz w:val="24"/>
          <w:szCs w:val="24"/>
        </w:rPr>
        <w:t>Unraveling</w:t>
      </w:r>
      <w:proofErr w:type="spellEnd"/>
      <w:r w:rsidRPr="00826C89">
        <w:rPr>
          <w:rFonts w:ascii="Times New Roman" w:hAnsi="Times New Roman" w:cs="Times New Roman"/>
          <w:b/>
          <w:sz w:val="24"/>
          <w:szCs w:val="24"/>
        </w:rPr>
        <w:t xml:space="preserve"> Digestive Diseas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Gastrointestinal organoids have emerged as powerful tools to decipher the complexities of digestive diseases. This subsection navigates through their applications in studying conditions such as inflammatory bowel disease (IBD), celiac disease, and cystic fibrosis. By recapitulating the inflammatory responses and tissue damage observed in patients, researchers gain insights into disease mechanisms and potential therapeutic targets. Moreover, the ability of organoids to replicate host-pathogen interactions enables the investigation of infectious diseases such as norovirus and Helicobacter pylori infections</w:t>
      </w:r>
      <w:r w:rsidR="00940735">
        <w:rPr>
          <w:rFonts w:ascii="Times New Roman" w:hAnsi="Times New Roman" w:cs="Times New Roman"/>
          <w:sz w:val="24"/>
          <w:szCs w:val="24"/>
        </w:rPr>
        <w:t xml:space="preserve"> </w:t>
      </w:r>
      <w:r w:rsidR="00940735">
        <w:rPr>
          <w:rFonts w:ascii="Times New Roman" w:hAnsi="Times New Roman" w:cs="Times New Roman"/>
          <w:sz w:val="24"/>
          <w:szCs w:val="24"/>
        </w:rPr>
        <w:fldChar w:fldCharType="begin"/>
      </w:r>
      <w:r w:rsidR="00940735">
        <w:rPr>
          <w:rFonts w:ascii="Times New Roman" w:hAnsi="Times New Roman" w:cs="Times New Roman"/>
          <w:sz w:val="24"/>
          <w:szCs w:val="24"/>
        </w:rPr>
        <w:instrText xml:space="preserve"> ADDIN ZOTERO_ITEM CSL_CITATION {"citationID":"r6GcnEa3","properties":{"formattedCitation":"[28]","plainCitation":"[28]","noteIndex":0},"citationItems":[{"id":4422,"uris":["http://zotero.org/users/5408493/items/9XSXG646"],"itemData":{"id":4422,"type":"article-journal","abstract":"We are entering an era of medicine where increasingly sophisticated data will be obtained from patients to determine proper diagnosis, predict outcomes and direct therapies. We predict that the most valuable data will be produced by systems that are highly dynamic in both time and space. Three-dimensional (3D) organoids are poised to be such a highly valuable system for a variety of gastrointestinal (GI) diseases. In the lab, organoids have emerged as powerful systems to model molecular and cellular processes orchestrating natural and pathophysiological human tissue formation in remarkable detail. Preclinical studies have impressively demonstrated that these organs-in-a-dish can be used to model immunological, neoplastic, metabolic or infectious GI disorders by taking advantage of patient-derived material. Technological breakthroughs now allow to study cellular communication and molecular mechanisms of interorgan cross-talk in health and disease including communication along for example, the gut-brain axis or gut-liver axis. Despite considerable success in culturing classical 3D organoids from various parts of the GI tract, some challenges remain to develop these systems to best help patients. Novel platforms such as organ-on-a-chip, engineered biomimetic systems including engineered organoids, micromanufacturing, bioprinting and enhanced rigour and reproducibility will open improved avenues for tissue engineering, as well as regenerative and personalised medicine. This review will highlight some of the established methods and also some exciting novel perspectives on organoids in the fields of gastroenterology. At present, this field is poised to move forward and impact many currently intractable GI diseases in the form of novel diagnostics and therapeutics.","container-title":"Gut","DOI":"10.1136/gutjnl-2021-326560","ISSN":"1468-3288","issue":"9","journalAbbreviation":"Gut","language":"eng","note":"PMID: 35636923\nPMCID: PMC9380493","page":"1892-1908","source":"PubMed","title":"Organoids in gastrointestinal diseases: from experimental models to clinical translation","title-short":"Organoids in gastrointestinal diseases","volume":"71","author":[{"family":"Günther","given":"Claudia"},{"family":"Winner","given":"Beate"},{"family":"Neurath","given":"Markus F."},{"family":"Stappenbeck","given":"Thaddeus S."}],"issued":{"date-parts":[["2022",9]]}}}],"schema":"https://github.com/citation-style-language/schema/raw/master/csl-citation.json"} </w:instrText>
      </w:r>
      <w:r w:rsidR="00940735">
        <w:rPr>
          <w:rFonts w:ascii="Times New Roman" w:hAnsi="Times New Roman" w:cs="Times New Roman"/>
          <w:sz w:val="24"/>
          <w:szCs w:val="24"/>
        </w:rPr>
        <w:fldChar w:fldCharType="separate"/>
      </w:r>
      <w:r w:rsidR="00940735" w:rsidRPr="00940735">
        <w:rPr>
          <w:rFonts w:ascii="Times New Roman" w:hAnsi="Times New Roman" w:cs="Times New Roman"/>
          <w:sz w:val="24"/>
        </w:rPr>
        <w:t>[28]</w:t>
      </w:r>
      <w:r w:rsidR="0094073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940735" w:rsidRDefault="00D0283C" w:rsidP="00A971E6">
      <w:pPr>
        <w:jc w:val="both"/>
        <w:rPr>
          <w:rFonts w:ascii="Times New Roman" w:hAnsi="Times New Roman" w:cs="Times New Roman"/>
          <w:b/>
          <w:sz w:val="24"/>
          <w:szCs w:val="24"/>
        </w:rPr>
      </w:pPr>
      <w:r w:rsidRPr="00940735">
        <w:rPr>
          <w:rFonts w:ascii="Times New Roman" w:hAnsi="Times New Roman" w:cs="Times New Roman"/>
          <w:b/>
          <w:sz w:val="24"/>
          <w:szCs w:val="24"/>
        </w:rPr>
        <w:t xml:space="preserve">4.3 Cancer </w:t>
      </w:r>
      <w:proofErr w:type="spellStart"/>
      <w:r w:rsidRPr="00940735">
        <w:rPr>
          <w:rFonts w:ascii="Times New Roman" w:hAnsi="Times New Roman" w:cs="Times New Roman"/>
          <w:b/>
          <w:sz w:val="24"/>
          <w:szCs w:val="24"/>
        </w:rPr>
        <w:t>Modeling</w:t>
      </w:r>
      <w:proofErr w:type="spellEnd"/>
      <w:r w:rsidRPr="00940735">
        <w:rPr>
          <w:rFonts w:ascii="Times New Roman" w:hAnsi="Times New Roman" w:cs="Times New Roman"/>
          <w:b/>
          <w:sz w:val="24"/>
          <w:szCs w:val="24"/>
        </w:rPr>
        <w:t xml:space="preserve"> and Drug Test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 transformative facet of gastrointestinal organoids is their potential to model gastrointestinal cancers and expedite drug testing. This subsection explores how organoids derived from cancer patients can mimic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growth, invasion, and metastasis, offering a personalized platform to study individualized disease progression. By subjecting cancer organoids to various drug regimens, researchers can assess drug responses, predict treatment efficacy, and inform clinical decision-making, ultimately steering the path toward personalized cancer therapies</w:t>
      </w:r>
      <w:r w:rsidR="00940735">
        <w:rPr>
          <w:rFonts w:ascii="Times New Roman" w:hAnsi="Times New Roman" w:cs="Times New Roman"/>
          <w:sz w:val="24"/>
          <w:szCs w:val="24"/>
        </w:rPr>
        <w:t xml:space="preserve"> </w:t>
      </w:r>
      <w:r w:rsidR="00940735">
        <w:rPr>
          <w:rFonts w:ascii="Times New Roman" w:hAnsi="Times New Roman" w:cs="Times New Roman"/>
          <w:sz w:val="24"/>
          <w:szCs w:val="24"/>
        </w:rPr>
        <w:fldChar w:fldCharType="begin"/>
      </w:r>
      <w:r w:rsidR="00940735">
        <w:rPr>
          <w:rFonts w:ascii="Times New Roman" w:hAnsi="Times New Roman" w:cs="Times New Roman"/>
          <w:sz w:val="24"/>
          <w:szCs w:val="24"/>
        </w:rPr>
        <w:instrText xml:space="preserve"> ADDIN ZOTERO_ITEM CSL_CITATION {"citationID":"me7olijp","properties":{"formattedCitation":"[28, 29]","plainCitation":"[28, 29]","noteIndex":0},"citationItems":[{"id":4422,"uris":["http://zotero.org/users/5408493/items/9XSXG646"],"itemData":{"id":4422,"type":"article-journal","abstract":"We are entering an era of medicine where increasingly sophisticated data will be obtained from patients to determine proper diagnosis, predict outcomes and direct therapies. We predict that the most valuable data will be produced by systems that are highly dynamic in both time and space. Three-dimensional (3D) organoids are poised to be such a highly valuable system for a variety of gastrointestinal (GI) diseases. In the lab, organoids have emerged as powerful systems to model molecular and cellular processes orchestrating natural and pathophysiological human tissue formation in remarkable detail. Preclinical studies have impressively demonstrated that these organs-in-a-dish can be used to model immunological, neoplastic, metabolic or infectious GI disorders by taking advantage of patient-derived material. Technological breakthroughs now allow to study cellular communication and molecular mechanisms of interorgan cross-talk in health and disease including communication along for example, the gut-brain axis or gut-liver axis. Despite considerable success in culturing classical 3D organoids from various parts of the GI tract, some challenges remain to develop these systems to best help patients. Novel platforms such as organ-on-a-chip, engineered biomimetic systems including engineered organoids, micromanufacturing, bioprinting and enhanced rigour and reproducibility will open improved avenues for tissue engineering, as well as regenerative and personalised medicine. This review will highlight some of the established methods and also some exciting novel perspectives on organoids in the fields of gastroenterology. At present, this field is poised to move forward and impact many currently intractable GI diseases in the form of novel diagnostics and therapeutics.","container-title":"Gut","DOI":"10.1136/gutjnl-2021-326560","ISSN":"1468-3288","issue":"9","journalAbbreviation":"Gut","language":"eng","note":"PMID: 35636923\nPMCID: PMC9380493","page":"1892-1908","source":"PubMed","title":"Organoids in gastrointestinal diseases: from experimental models to clinical translation","title-short":"Organoids in gastrointestinal diseases","volume":"71","author":[{"family":"Günther","given":"Claudia"},{"family":"Winner","given":"Beate"},{"family":"Neurath","given":"Markus F."},{"family":"Stappenbeck","given":"Thaddeus S."}],"issued":{"date-parts":[["2022",9]]}},"label":"page"},{"id":4425,"uris":["http://zotero.org/users/5408493/items/GK6LKIGX"],"itemData":{"id":4425,"type":"article-journal","abstract":"Cancer is a major public health problem worldwide. Gastrointestinal cancers account for approximately one-third of the total global cancer incidence and mortality. Historically, the mechanisms of tumour initiation and progression in the gastrointestinal tract have been studied using cancer cell lines in vitro and animal models. Traditional cell culture methods are associated with a strong selection of aberrant genomic variants that no longer reflect the original tumours in terms of their (metastatic) behaviour or response to therapy. Organoid technology has emerged as a powerful alternative method for culturing gastrointestinal tumours and the corresponding normal tissues in a manner that preserves their genetic, phenotypic and behavioural traits. Importantly, accumulating evidence suggests that organoid cultures have great value in predicting the outcome of therapy in individual patients. Herein, we review the current literature on organoid models of the most common gastrointestinal cancers, including colorectal cancer, gastric cancer, oesophageal cancer, liver cancer and pancreatic cancer, and their value in modelling tumour initiation, metastatic progression and therapy response. We also explore the limitations of current organoid models and discuss how they could be improved to maximally benefit basic and translational research in the future, especially in the fields of drug discovery and personalized medicine.","container-title":"Nature Reviews. Gastroenterology &amp; Hepatology","DOI":"10.1038/s41575-019-0255-2","ISSN":"1759-5053","issue":"4","journalAbbreviation":"Nat Rev Gastroenterol Hepatol","language":"eng","note":"PMID: 32099092","page":"203-222","source":"PubMed","title":"Organoid models of gastrointestinal cancers in basic and translational research","volume":"17","author":[{"family":"Lau","given":"Harry Cheuk Hay"},{"family":"Kranenburg","given":"Onno"},{"family":"Xiao","given":"Haipeng"},{"family":"Yu","given":"Jun"}],"issued":{"date-parts":[["2020",4]]}},"label":"page"}],"schema":"https://github.com/citation-style-language/schema/raw/master/csl-citation.json"} </w:instrText>
      </w:r>
      <w:r w:rsidR="00940735">
        <w:rPr>
          <w:rFonts w:ascii="Times New Roman" w:hAnsi="Times New Roman" w:cs="Times New Roman"/>
          <w:sz w:val="24"/>
          <w:szCs w:val="24"/>
        </w:rPr>
        <w:fldChar w:fldCharType="separate"/>
      </w:r>
      <w:r w:rsidR="00940735" w:rsidRPr="00940735">
        <w:rPr>
          <w:rFonts w:ascii="Times New Roman" w:hAnsi="Times New Roman" w:cs="Times New Roman"/>
          <w:sz w:val="24"/>
        </w:rPr>
        <w:t>[28, 29]</w:t>
      </w:r>
      <w:r w:rsidR="0094073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940735" w:rsidRDefault="00D0283C" w:rsidP="00A971E6">
      <w:pPr>
        <w:jc w:val="both"/>
        <w:rPr>
          <w:rFonts w:ascii="Times New Roman" w:hAnsi="Times New Roman" w:cs="Times New Roman"/>
          <w:b/>
          <w:sz w:val="24"/>
          <w:szCs w:val="24"/>
        </w:rPr>
      </w:pPr>
      <w:r w:rsidRPr="00940735">
        <w:rPr>
          <w:rFonts w:ascii="Times New Roman" w:hAnsi="Times New Roman" w:cs="Times New Roman"/>
          <w:b/>
          <w:sz w:val="24"/>
          <w:szCs w:val="24"/>
        </w:rPr>
        <w:t>4.4 Expanding to Liver and Stomach Organoid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eyond the intestines, the impact of organoids extends to the liver and stomach. This subsection ventures into the creation of liver organoids that replicate hepatocyte functionality, offering a platform to study liver diseases, drug metabolism, and toxicity. Additionally, stomach organoids enable the exploration of gastric diseases, including gastritis and gastric cancer. By providing a versatile toolkit to model a range of gastrointestinal organs, organoid technology empowers researchers to comprehensively understand diseases that affect multiple facets of the digestive system</w:t>
      </w:r>
      <w:r w:rsidR="00690FBD">
        <w:rPr>
          <w:rFonts w:ascii="Times New Roman" w:hAnsi="Times New Roman" w:cs="Times New Roman"/>
          <w:sz w:val="24"/>
          <w:szCs w:val="24"/>
        </w:rPr>
        <w:t xml:space="preserve"> </w:t>
      </w:r>
      <w:r w:rsidR="00690FBD">
        <w:rPr>
          <w:rFonts w:ascii="Times New Roman" w:hAnsi="Times New Roman" w:cs="Times New Roman"/>
          <w:sz w:val="24"/>
          <w:szCs w:val="24"/>
        </w:rPr>
        <w:fldChar w:fldCharType="begin"/>
      </w:r>
      <w:r w:rsidR="00690FBD">
        <w:rPr>
          <w:rFonts w:ascii="Times New Roman" w:hAnsi="Times New Roman" w:cs="Times New Roman"/>
          <w:sz w:val="24"/>
          <w:szCs w:val="24"/>
        </w:rPr>
        <w:instrText xml:space="preserve"> ADDIN ZOTERO_ITEM CSL_CITATION {"citationID":"HKlfnwcY","properties":{"formattedCitation":"[30, 31]","plainCitation":"[30, 31]","noteIndex":0},"citationItems":[{"id":4427,"uris":["http://zotero.org/users/5408493/items/GSE2KKJG"],"itemData":{"id":4427,"type":"article-journal","abstract":"In the past decade, liver organoids have evolved rapidly as valuable research tools, providing novel insights into almost all types of liver diseases, including monogenic liver diseases, alcohol-associated liver disease, metabolic-associated fatty liver disease, various types of (viral) hepatitis, and liver cancers. Liver organoids in part mimic the microphysiology of the human liver and fill a gap in high-fidelity liver disease models to a certain extent. They hold great promise to elucidate the pathogenic mechanism of a diversity of liver diseases and play a crucial role in drug development. Moreover, it is challenging but opportunistic to apply liver organoids for tailored therapies of various liver diseases. The establishment, applications, and challenges of different types of liver organoids, for example, derived from embryonic, adult, or induced pluripotent stem cells, to model different liver diseases, are presented in this review.","container-title":"Hepatology Communications","DOI":"10.1097/HC9.0000000000000105","ISSN":"2471-254X","issue":"4","journalAbbreviation":"Hepatol Commun","language":"eng","note":"PMID: 36972388\nPMCID: PMC10043560","page":"e0105","source":"PubMed","title":"Liver organoids: established tools for disease modeling and drug development","title-short":"Liver organoids","volume":"7","author":[{"family":"Sun","given":"Xi-Cheng"},{"family":"Kong","given":"De-Fu"},{"family":"Zhao","given":"Jie"},{"family":"Faber","given":"Klaas Nico"},{"family":"Xia","given":"Qiang"},{"family":"He","given":"Kang"}],"issued":{"date-parts":[["2023",4,1]]}},"label":"page"},{"id":4430,"uris":["http://zotero.org/users/5408493/items/QAZHSENZ"],"itemData":{"id":4430,"type":"article-journal","abstract":"As the largest internal organ, the liver is the key hub for many physiological processes. Previous research on the liver has been mainly conducted on animal models and cell lines, in which not only there are deficiencies in species variability and retention of heritable material, but it is also difficult for primary hepatocytes to maintain their metabolic functions after\n              in vitro\n              expansion. Because of the increased burden of liver disease worldwide, there is a growing demand for 3D\n              in vitro\n              liver models—Liver Organoids. Based on the type of initiation cells, the liver organoid can be classified as PSC-derived or ASC-derived. Liver organoids originated from ASC or primary sclerosing cholangitis, which are co-cultured in matrix gel with components such as stromal cells or immune cells, and eventually form three-dimensional structures in the presence of cytokines. Liver organoids have already made progress in drug screening, individual medicine and disease modeling with hereditary liver diseases, alcoholic or non-alcoholic liver diseases and primary liver cancer. In this review, we summarize the generation process of liver organoids and the current clinical applications, including disease modeling, drug screening and individual medical treatment, which provide new perspectives for liver physiology and disease research.","container-title":"Frontiers in Physiology","DOI":"10.3389/fphys.2022.956244","ISSN":"1664-042X","journalAbbreviation":"Front. Physiol.","page":"956244","source":"DOI.org (Crossref)","title":"Liver organoids: From fabrication to application in liver diseases","title-short":"Liver organoids","volume":"13","author":[{"family":"Liu","given":"Qianglin"},{"family":"Zeng","given":"Anqi"},{"family":"Liu","given":"Zibo"},{"family":"Wu","given":"Chunjie"},{"family":"Song","given":"Linjiang"}],"issued":{"date-parts":[["2022",7,18]]}},"label":"page"}],"schema":"https://github.com/citation-style-language/schema/raw/master/csl-citation.json"} </w:instrText>
      </w:r>
      <w:r w:rsidR="00690FBD">
        <w:rPr>
          <w:rFonts w:ascii="Times New Roman" w:hAnsi="Times New Roman" w:cs="Times New Roman"/>
          <w:sz w:val="24"/>
          <w:szCs w:val="24"/>
        </w:rPr>
        <w:fldChar w:fldCharType="separate"/>
      </w:r>
      <w:r w:rsidR="00690FBD" w:rsidRPr="00690FBD">
        <w:rPr>
          <w:rFonts w:ascii="Times New Roman" w:hAnsi="Times New Roman" w:cs="Times New Roman"/>
          <w:sz w:val="24"/>
        </w:rPr>
        <w:t>[30, 31]</w:t>
      </w:r>
      <w:r w:rsidR="00690FB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940735" w:rsidRDefault="00D0283C" w:rsidP="00A971E6">
      <w:pPr>
        <w:jc w:val="both"/>
        <w:rPr>
          <w:rFonts w:ascii="Times New Roman" w:hAnsi="Times New Roman" w:cs="Times New Roman"/>
          <w:b/>
          <w:sz w:val="24"/>
          <w:szCs w:val="24"/>
        </w:rPr>
      </w:pPr>
      <w:r w:rsidRPr="00940735">
        <w:rPr>
          <w:rFonts w:ascii="Times New Roman" w:hAnsi="Times New Roman" w:cs="Times New Roman"/>
          <w:b/>
          <w:sz w:val="24"/>
          <w:szCs w:val="24"/>
        </w:rPr>
        <w:t>4.5 Microbiota Interactions and Beyond:</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The intricate symbiotic relationship between the gut microbiota and the host finds its reflection in gastrointestinal organoids. This subsection probes how organoids enable the study of microbiota-host interactions, shedding light on microbial influence on host physiology, immune responses, and disease development</w:t>
      </w:r>
      <w:r w:rsidR="00690FBD">
        <w:rPr>
          <w:rFonts w:ascii="Times New Roman" w:hAnsi="Times New Roman" w:cs="Times New Roman"/>
          <w:sz w:val="24"/>
          <w:szCs w:val="24"/>
        </w:rPr>
        <w:t xml:space="preserve"> </w:t>
      </w:r>
      <w:r w:rsidR="00690FBD">
        <w:rPr>
          <w:rFonts w:ascii="Times New Roman" w:hAnsi="Times New Roman" w:cs="Times New Roman"/>
          <w:sz w:val="24"/>
          <w:szCs w:val="24"/>
        </w:rPr>
        <w:fldChar w:fldCharType="begin"/>
      </w:r>
      <w:r w:rsidR="00690FBD">
        <w:rPr>
          <w:rFonts w:ascii="Times New Roman" w:hAnsi="Times New Roman" w:cs="Times New Roman"/>
          <w:sz w:val="24"/>
          <w:szCs w:val="24"/>
        </w:rPr>
        <w:instrText xml:space="preserve"> ADDIN ZOTERO_ITEM CSL_CITATION {"citationID":"XDusx4RN","properties":{"formattedCitation":"[32]","plainCitation":"[32]","noteIndex":0},"citationItems":[{"id":4432,"uris":["http://zotero.org/users/5408493/items/JQ4HPLJN"],"itemData":{"id":4432,"type":"article-journal","abstract":"Postbiotics have recently emerged as critical effectors of the activity of probiotics and, because of their safety profile, they are considered potential therapeutics for the treatment of fragile patients. Here, we present recent studies on probiotics and postbiotics in the context of novel discovery tools, such as organoids and organoid-based platforms, and nontransformed preclinical models, that can be generated from intestinal stem cells. The implementation of organoid-related techniques is the next gold standard for unraveling the effect of microbial communities on homeostasis, inflammation, idiopathic diseases, and cancer in the gut. We also summarize recent studies on biotics in organoid-based models and offer our perspective on future directions.","container-title":"Trends in Molecular Medicine","DOI":"10.1016/j.molmed.2022.02.001","ISSN":"1471-499X","issue":"4","journalAbbreviation":"Trends Mol Med","language":"eng","note":"PMID: 35232671\nPMCID: PMC8957533","page":"290-303","source":"PubMed","title":"Organoid technologies for the study of intestinal microbiota-host interactions","volume":"28","author":[{"family":"Bozzetti","given":"Valentina"},{"family":"Senger","given":"Stefania"}],"issued":{"date-parts":[["2022",4]]}}}],"schema":"https://github.com/citation-style-language/schema/raw/master/csl-citation.json"} </w:instrText>
      </w:r>
      <w:r w:rsidR="00690FBD">
        <w:rPr>
          <w:rFonts w:ascii="Times New Roman" w:hAnsi="Times New Roman" w:cs="Times New Roman"/>
          <w:sz w:val="24"/>
          <w:szCs w:val="24"/>
        </w:rPr>
        <w:fldChar w:fldCharType="separate"/>
      </w:r>
      <w:r w:rsidR="00690FBD" w:rsidRPr="00690FBD">
        <w:rPr>
          <w:rFonts w:ascii="Times New Roman" w:hAnsi="Times New Roman" w:cs="Times New Roman"/>
          <w:sz w:val="24"/>
        </w:rPr>
        <w:t>[32]</w:t>
      </w:r>
      <w:r w:rsidR="00690FBD">
        <w:rPr>
          <w:rFonts w:ascii="Times New Roman" w:hAnsi="Times New Roman" w:cs="Times New Roman"/>
          <w:sz w:val="24"/>
          <w:szCs w:val="24"/>
        </w:rPr>
        <w:fldChar w:fldCharType="end"/>
      </w:r>
      <w:r w:rsidRPr="00A971E6">
        <w:rPr>
          <w:rFonts w:ascii="Times New Roman" w:hAnsi="Times New Roman" w:cs="Times New Roman"/>
          <w:sz w:val="24"/>
          <w:szCs w:val="24"/>
        </w:rPr>
        <w:t xml:space="preserve">. Moreover, it delves into the potential of organoids to investigate nutrient absorption, barrier function, and the influence of dietary components, thereby extending their utility beyond disease </w:t>
      </w:r>
      <w:proofErr w:type="spellStart"/>
      <w:r w:rsidRPr="00A971E6">
        <w:rPr>
          <w:rFonts w:ascii="Times New Roman" w:hAnsi="Times New Roman" w:cs="Times New Roman"/>
          <w:sz w:val="24"/>
          <w:szCs w:val="24"/>
        </w:rPr>
        <w:t>modeling</w:t>
      </w:r>
      <w:proofErr w:type="spellEnd"/>
      <w:r w:rsidRPr="00A971E6">
        <w:rPr>
          <w:rFonts w:ascii="Times New Roman" w:hAnsi="Times New Roman" w:cs="Times New Roman"/>
          <w:sz w:val="24"/>
          <w:szCs w:val="24"/>
        </w:rPr>
        <w:t xml:space="preserve"> to broader aspects of gastrointestinal physiology</w:t>
      </w:r>
      <w:r w:rsidR="00690FBD">
        <w:rPr>
          <w:rFonts w:ascii="Times New Roman" w:hAnsi="Times New Roman" w:cs="Times New Roman"/>
          <w:sz w:val="24"/>
          <w:szCs w:val="24"/>
        </w:rPr>
        <w:t xml:space="preserve"> </w:t>
      </w:r>
      <w:r w:rsidR="00690FBD">
        <w:rPr>
          <w:rFonts w:ascii="Times New Roman" w:hAnsi="Times New Roman" w:cs="Times New Roman"/>
          <w:sz w:val="24"/>
          <w:szCs w:val="24"/>
        </w:rPr>
        <w:fldChar w:fldCharType="begin"/>
      </w:r>
      <w:r w:rsidR="00690FBD">
        <w:rPr>
          <w:rFonts w:ascii="Times New Roman" w:hAnsi="Times New Roman" w:cs="Times New Roman"/>
          <w:sz w:val="24"/>
          <w:szCs w:val="24"/>
        </w:rPr>
        <w:instrText xml:space="preserve"> ADDIN ZOTERO_ITEM CSL_CITATION {"citationID":"40j2xzSx","properties":{"formattedCitation":"[33]","plainCitation":"[33]","noteIndex":0},"citationItems":[{"id":4435,"uris":["http://zotero.org/users/5408493/items/M68HNAMS"],"itemData":{"id":4435,"type":"article-journal","abstract":"In recent years, increasing attention has been devoted to the concept that microorganisms play an integral role in human physiology and pathophysiology. Despite this, the molecular basis of host-pathogen and host-symbiont interactions in the human intestine remains poorly understood owing to the limited availability of human tissue, and the biological complexity of host-microbe interactions. Over the past decade, technological advances have enabled long-term culture of organotypic intestinal tissue derived from human subjects and from human pluripotent stem cells, and these in vitro culture systems already have shown the potential to inform our understanding significantly of host-microbe interactions. Gastrointestinal organoids represent a substantial advance in structural and functional complexity over traditional in vitro cell culture models of the human gastrointestinal epithelium while retaining much of the genetic and molecular tractability that makes in vitro experimentation so appealing. The opportunity to model epithelial barrier dynamics, cellular differentiation, and proliferation more accurately in specific intestinal segments and in tissue containing a proportional representation of the diverse epithelial subtypes found in the native gut greatly enhances the translational potential of organotypic gastrointestinal culture systems. By using these tools, researchers have uncovered novel aspects of host-pathogen and host-symbiont interactions with the intestinal epithelium. Application of these tools promises to reveal new insights into the pathogenesis of infectious disease, inflammation, cancer, and the role of microorganisms in intestinal development. This review summarizes research on the use of gastrointestinal organoids as a model of the host-microbe interface.","container-title":"Cellular and Molecular Gastroenterology and Hepatology","DOI":"10.1016/j.jcmgh.2016.11.007","ISSN":"2352-345X","issue":"2","journalAbbreviation":"Cell Mol Gastroenterol Hepatol","language":"eng","note":"PMID: 28275681\nPMCID: PMC5331777","page":"138-149","source":"PubMed","title":"Gastrointestinal Organoids: Understanding the Molecular Basis of the Host-Microbe Interface","title-short":"Gastrointestinal Organoids","volume":"3","author":[{"family":"Hill","given":"David R."},{"family":"Spence","given":"Jason R."}],"issued":{"date-parts":[["2017",3]]}}}],"schema":"https://github.com/citation-style-language/schema/raw/master/csl-citation.json"} </w:instrText>
      </w:r>
      <w:r w:rsidR="00690FBD">
        <w:rPr>
          <w:rFonts w:ascii="Times New Roman" w:hAnsi="Times New Roman" w:cs="Times New Roman"/>
          <w:sz w:val="24"/>
          <w:szCs w:val="24"/>
        </w:rPr>
        <w:fldChar w:fldCharType="separate"/>
      </w:r>
      <w:r w:rsidR="00690FBD" w:rsidRPr="00690FBD">
        <w:rPr>
          <w:rFonts w:ascii="Times New Roman" w:hAnsi="Times New Roman" w:cs="Times New Roman"/>
          <w:sz w:val="24"/>
        </w:rPr>
        <w:t>[33]</w:t>
      </w:r>
      <w:r w:rsidR="00690FB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940735" w:rsidRDefault="00D0283C" w:rsidP="00A971E6">
      <w:pPr>
        <w:jc w:val="both"/>
        <w:rPr>
          <w:rFonts w:ascii="Times New Roman" w:hAnsi="Times New Roman" w:cs="Times New Roman"/>
          <w:b/>
          <w:sz w:val="24"/>
          <w:szCs w:val="24"/>
        </w:rPr>
      </w:pPr>
      <w:r w:rsidRPr="00940735">
        <w:rPr>
          <w:rFonts w:ascii="Times New Roman" w:hAnsi="Times New Roman" w:cs="Times New Roman"/>
          <w:b/>
          <w:sz w:val="24"/>
          <w:szCs w:val="24"/>
        </w:rPr>
        <w:t>4.6 Future Perspectives and Challeng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s the field of gastrointestinal organoids evolves, this subsection delves into the potential future avenues and challenges that </w:t>
      </w:r>
      <w:proofErr w:type="gramStart"/>
      <w:r w:rsidR="002F5C3A" w:rsidRPr="00A971E6">
        <w:rPr>
          <w:rFonts w:ascii="Times New Roman" w:hAnsi="Times New Roman" w:cs="Times New Roman"/>
          <w:sz w:val="24"/>
          <w:szCs w:val="24"/>
        </w:rPr>
        <w:t>researchers</w:t>
      </w:r>
      <w:proofErr w:type="gramEnd"/>
      <w:r w:rsidRPr="00A971E6">
        <w:rPr>
          <w:rFonts w:ascii="Times New Roman" w:hAnsi="Times New Roman" w:cs="Times New Roman"/>
          <w:sz w:val="24"/>
          <w:szCs w:val="24"/>
        </w:rPr>
        <w:t xml:space="preserve"> face. It examines how advancements in 3D </w:t>
      </w:r>
      <w:proofErr w:type="spellStart"/>
      <w:r w:rsidRPr="00A971E6">
        <w:rPr>
          <w:rFonts w:ascii="Times New Roman" w:hAnsi="Times New Roman" w:cs="Times New Roman"/>
          <w:sz w:val="24"/>
          <w:szCs w:val="24"/>
        </w:rPr>
        <w:t>bioprinting</w:t>
      </w:r>
      <w:proofErr w:type="spellEnd"/>
      <w:r w:rsidRPr="00A971E6">
        <w:rPr>
          <w:rFonts w:ascii="Times New Roman" w:hAnsi="Times New Roman" w:cs="Times New Roman"/>
          <w:sz w:val="24"/>
          <w:szCs w:val="24"/>
        </w:rPr>
        <w:t>, incorporation of gut-on-a-chip models, and integration with advanced imaging techniques could enhance the functionality and complexity of gastrointestinal organoids. Moreover, the section scrutinizes challenges such as standardization of protocols, reproducibility, and the need to better model vascularization and innervation within the organoids</w:t>
      </w:r>
      <w:r w:rsidR="002F5C3A">
        <w:rPr>
          <w:rFonts w:ascii="Times New Roman" w:hAnsi="Times New Roman" w:cs="Times New Roman"/>
          <w:sz w:val="24"/>
          <w:szCs w:val="24"/>
        </w:rPr>
        <w:t xml:space="preserve"> </w:t>
      </w:r>
      <w:r w:rsidR="002F5C3A">
        <w:rPr>
          <w:rFonts w:ascii="Times New Roman" w:hAnsi="Times New Roman" w:cs="Times New Roman"/>
          <w:sz w:val="24"/>
          <w:szCs w:val="24"/>
        </w:rPr>
        <w:fldChar w:fldCharType="begin"/>
      </w:r>
      <w:r w:rsidR="002F5C3A">
        <w:rPr>
          <w:rFonts w:ascii="Times New Roman" w:hAnsi="Times New Roman" w:cs="Times New Roman"/>
          <w:sz w:val="24"/>
          <w:szCs w:val="24"/>
        </w:rPr>
        <w:instrText xml:space="preserve"> ADDIN ZOTERO_ITEM CSL_CITATION {"citationID":"yOK2SC6r","properties":{"formattedCitation":"[34]","plainCitation":"[34]","noteIndex":0},"citationItems":[{"id":4438,"uris":["http://zotero.org/users/5408493/items/4X7I9JD4"],"itemData":{"id":4438,"type":"article-journal","abstract":"Tissue engineered organoids are simple biomodels that can emulate the structural and functional complexity of specific organs. Here, we review developments in three-dimensional (3D) artificial cell constructs to model gastrointestinal dynamics towards cancer diagnosis. We describe bottom-up approaches to fabricate close-packed cell aggregates, from the use of biochemical and physical cues to guide the self-assembly of organoids, to the use of engineering approaches, including 3D printing/additive manufacturing and external field-driven protocols. Finally, we outline the main challenges and possible risks regarding the potential translation of gastrointestinal organoids from laboratory settings to patient-specific models in clinical applications.","container-title":"Cancer Letters","DOI":"10.1016/j.canlet.2021.01.023","ISSN":"1872-7980","journalAbbreviation":"Cancer Lett","language":"eng","note":"PMID: 33577978","page":"116-124","source":"PubMed","title":"Emerging biofabrication approaches for gastrointestinal organoids towards patient specific cancer models","volume":"504","author":[{"family":"Soto","given":"Fernando"},{"family":"Guimarães","given":"Carlos F."},{"family":"Reis","given":"Rui L."},{"family":"Franco","given":"Walfre"},{"family":"Rizvi","given":"Imran"},{"family":"Demirci","given":"Utkan"}],"issued":{"date-parts":[["2021",4,28]]}}}],"schema":"https://github.com/citation-style-language/schema/raw/master/csl-citation.json"} </w:instrText>
      </w:r>
      <w:r w:rsidR="002F5C3A">
        <w:rPr>
          <w:rFonts w:ascii="Times New Roman" w:hAnsi="Times New Roman" w:cs="Times New Roman"/>
          <w:sz w:val="24"/>
          <w:szCs w:val="24"/>
        </w:rPr>
        <w:fldChar w:fldCharType="separate"/>
      </w:r>
      <w:r w:rsidR="002F5C3A" w:rsidRPr="002F5C3A">
        <w:rPr>
          <w:rFonts w:ascii="Times New Roman" w:hAnsi="Times New Roman" w:cs="Times New Roman"/>
          <w:sz w:val="24"/>
        </w:rPr>
        <w:t>[34]</w:t>
      </w:r>
      <w:r w:rsidR="002F5C3A">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y providing an immersive exploration of gastrointestinal organoid research, this section equips researchers and readers with a comprehensive understanding of how these microscale models are redefining our approach to studying digestive diseases, infections, and cancer.</w:t>
      </w:r>
    </w:p>
    <w:p w:rsidR="006B5604" w:rsidRPr="00A971E6" w:rsidRDefault="006B5604" w:rsidP="00A971E6">
      <w:pPr>
        <w:jc w:val="both"/>
        <w:rPr>
          <w:rFonts w:ascii="Times New Roman" w:hAnsi="Times New Roman" w:cs="Times New Roman"/>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5. Cardiovascular and Pulmonary Applica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intricate interplay of the cardiovascular and pulmonary systems, essential for sustaining human life, has encountered a transformative renaissance through the lens of organoids. This section embarks on a comprehensive journey through the applications of cardiovascular and pulmonary organoids, unveiling their profound impact on understanding heart development, cardiovascular diseases, and respiratory ailments.</w:t>
      </w:r>
    </w:p>
    <w:p w:rsidR="00D0283C" w:rsidRPr="00934F41" w:rsidRDefault="00D0283C" w:rsidP="00A971E6">
      <w:pPr>
        <w:jc w:val="both"/>
        <w:rPr>
          <w:rFonts w:ascii="Times New Roman" w:hAnsi="Times New Roman" w:cs="Times New Roman"/>
          <w:b/>
          <w:sz w:val="24"/>
          <w:szCs w:val="24"/>
        </w:rPr>
      </w:pPr>
      <w:r w:rsidRPr="00934F41">
        <w:rPr>
          <w:rFonts w:ascii="Times New Roman" w:hAnsi="Times New Roman" w:cs="Times New Roman"/>
          <w:b/>
          <w:sz w:val="24"/>
          <w:szCs w:val="24"/>
        </w:rPr>
        <w:t>5.1 Unveiling Heart Development and Cardiomyopath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heart, a symbol of life and vitality, finds its intricate developmental journey meticulously replicated within cardiovascular organoids. This subsection delves into how these organoids recapitulate the stages of heart development, from cardiac mesoderm formation to </w:t>
      </w:r>
      <w:proofErr w:type="spellStart"/>
      <w:r w:rsidRPr="00A971E6">
        <w:rPr>
          <w:rFonts w:ascii="Times New Roman" w:hAnsi="Times New Roman" w:cs="Times New Roman"/>
          <w:sz w:val="24"/>
          <w:szCs w:val="24"/>
        </w:rPr>
        <w:t>cardiomyocyte</w:t>
      </w:r>
      <w:proofErr w:type="spellEnd"/>
      <w:r w:rsidRPr="00A971E6">
        <w:rPr>
          <w:rFonts w:ascii="Times New Roman" w:hAnsi="Times New Roman" w:cs="Times New Roman"/>
          <w:sz w:val="24"/>
          <w:szCs w:val="24"/>
        </w:rPr>
        <w:t xml:space="preserve"> differentiation and the establishment of functional chambers</w:t>
      </w:r>
      <w:r w:rsidR="00934F41">
        <w:rPr>
          <w:rFonts w:ascii="Times New Roman" w:hAnsi="Times New Roman" w:cs="Times New Roman"/>
          <w:sz w:val="24"/>
          <w:szCs w:val="24"/>
        </w:rPr>
        <w:t xml:space="preserve"> </w:t>
      </w:r>
      <w:r w:rsidR="00934F41">
        <w:rPr>
          <w:rFonts w:ascii="Times New Roman" w:hAnsi="Times New Roman" w:cs="Times New Roman"/>
          <w:sz w:val="24"/>
          <w:szCs w:val="24"/>
        </w:rPr>
        <w:fldChar w:fldCharType="begin"/>
      </w:r>
      <w:r w:rsidR="00934F41">
        <w:rPr>
          <w:rFonts w:ascii="Times New Roman" w:hAnsi="Times New Roman" w:cs="Times New Roman"/>
          <w:sz w:val="24"/>
          <w:szCs w:val="24"/>
        </w:rPr>
        <w:instrText xml:space="preserve"> ADDIN ZOTERO_ITEM CSL_CITATION {"citationID":"Te1ySZ2l","properties":{"formattedCitation":"[35]","plainCitation":"[35]","noteIndex":0},"citationItems":[{"id":4441,"uris":["http://zotero.org/users/5408493/items/ZHUGZPGA"],"itemData":{"id":4441,"type":"article-journal","abstract":"Organoid models of early tissue development have been produced for the intestine, brain, kidney and other organs, but similar approaches for the heart have been lacking. Here we generate complex, highly structured, three-dimensional heart-forming organoids (HFOs) by embedding human pluripotent stem cell aggregates in Matrigel followed by directed cardiac differentiation via biphasic WNT pathway modulation with small molecules. HFOs are composed of a myocardial layer lined by endocardial-like cells and surrounded by septum-transversum-like anlagen; they further contain spatially and molecularly distinct anterior versus posterior foregut endoderm tissues and a vascular network. The architecture of HFOs closely resembles aspects of early native heart anlagen before heart tube formation, which is known to require an interplay with foregut endoderm development. We apply HFOs to study genetic defects in vitro by demonstrating that NKX2.5-knockout HFOs show a phenotype reminiscent of cardiac malformations previously observed in transgenic mice.","container-title":"Nature Biotechnology","DOI":"10.1038/s41587-021-00815-9","ISSN":"1546-1696","issue":"6","journalAbbreviation":"Nat Biotechnol","language":"eng","note":"PMID: 33558697\nPMCID: PMC8192303","page":"737-746","source":"PubMed","title":"Human heart-forming organoids recapitulate early heart and foregut development","volume":"39","author":[{"family":"Drakhlis","given":"Lika"},{"family":"Biswanath","given":"Santoshi"},{"family":"Farr","given":"Clara-Milena"},{"family":"Lupanow","given":"Victoria"},{"family":"Teske","given":"Jana"},{"family":"Ritzenhoff","given":"Katharina"},{"family":"Franke","given":"Annika"},{"family":"Manstein","given":"Felix"},{"family":"Bolesani","given":"Emiliano"},{"family":"Kempf","given":"Henning"},{"family":"Liebscher","given":"Simone"},{"family":"Schenke-Layland","given":"Katja"},{"family":"Hegermann","given":"Jan"},{"family":"Nolte","given":"Lena"},{"family":"Meyer","given":"Heiko"},{"family":"Roche","given":"Jeanne","non-dropping-particle":"de la"},{"family":"Thiemann","given":"Stefan"},{"family":"Wahl-Schott","given":"Christian"},{"family":"Martin","given":"Ulrich"},{"family":"Zweigerdt","given":"Robert"}],"issued":{"date-parts":[["2021",6]]}}}],"schema":"https://github.com/citation-style-language/schema/raw/master/csl-citation.json"} </w:instrText>
      </w:r>
      <w:r w:rsidR="00934F41">
        <w:rPr>
          <w:rFonts w:ascii="Times New Roman" w:hAnsi="Times New Roman" w:cs="Times New Roman"/>
          <w:sz w:val="24"/>
          <w:szCs w:val="24"/>
        </w:rPr>
        <w:fldChar w:fldCharType="separate"/>
      </w:r>
      <w:r w:rsidR="00934F41" w:rsidRPr="00934F41">
        <w:rPr>
          <w:rFonts w:ascii="Times New Roman" w:hAnsi="Times New Roman" w:cs="Times New Roman"/>
          <w:sz w:val="24"/>
        </w:rPr>
        <w:t>[35]</w:t>
      </w:r>
      <w:r w:rsidR="00934F41">
        <w:rPr>
          <w:rFonts w:ascii="Times New Roman" w:hAnsi="Times New Roman" w:cs="Times New Roman"/>
          <w:sz w:val="24"/>
          <w:szCs w:val="24"/>
        </w:rPr>
        <w:fldChar w:fldCharType="end"/>
      </w:r>
      <w:r w:rsidRPr="00A971E6">
        <w:rPr>
          <w:rFonts w:ascii="Times New Roman" w:hAnsi="Times New Roman" w:cs="Times New Roman"/>
          <w:sz w:val="24"/>
          <w:szCs w:val="24"/>
        </w:rPr>
        <w:t xml:space="preserve">. The section delves into the orchestration of key </w:t>
      </w:r>
      <w:proofErr w:type="spellStart"/>
      <w:r w:rsidRPr="00A971E6">
        <w:rPr>
          <w:rFonts w:ascii="Times New Roman" w:hAnsi="Times New Roman" w:cs="Times New Roman"/>
          <w:sz w:val="24"/>
          <w:szCs w:val="24"/>
        </w:rPr>
        <w:t>signaling</w:t>
      </w:r>
      <w:proofErr w:type="spellEnd"/>
      <w:r w:rsidRPr="00A971E6">
        <w:rPr>
          <w:rFonts w:ascii="Times New Roman" w:hAnsi="Times New Roman" w:cs="Times New Roman"/>
          <w:sz w:val="24"/>
          <w:szCs w:val="24"/>
        </w:rPr>
        <w:t xml:space="preserve"> pathways, such as BMP and </w:t>
      </w:r>
      <w:proofErr w:type="spellStart"/>
      <w:proofErr w:type="gramStart"/>
      <w:r w:rsidRPr="00A971E6">
        <w:rPr>
          <w:rFonts w:ascii="Times New Roman" w:hAnsi="Times New Roman" w:cs="Times New Roman"/>
          <w:sz w:val="24"/>
          <w:szCs w:val="24"/>
        </w:rPr>
        <w:t>Wnt</w:t>
      </w:r>
      <w:proofErr w:type="spellEnd"/>
      <w:r w:rsidRPr="00A971E6">
        <w:rPr>
          <w:rFonts w:ascii="Times New Roman" w:hAnsi="Times New Roman" w:cs="Times New Roman"/>
          <w:sz w:val="24"/>
          <w:szCs w:val="24"/>
        </w:rPr>
        <w:t>, that</w:t>
      </w:r>
      <w:proofErr w:type="gramEnd"/>
      <w:r w:rsidRPr="00A971E6">
        <w:rPr>
          <w:rFonts w:ascii="Times New Roman" w:hAnsi="Times New Roman" w:cs="Times New Roman"/>
          <w:sz w:val="24"/>
          <w:szCs w:val="24"/>
        </w:rPr>
        <w:t xml:space="preserve"> guide cardiac specification. Moreover, the discussion extends to how cardiovascular organoids offer a platform to model congenital heart defects and cardiomyopathies, shedding light on genetic and environmental factors that contribute to cardiac anomalies</w:t>
      </w:r>
      <w:r w:rsidR="00934F41">
        <w:rPr>
          <w:rFonts w:ascii="Times New Roman" w:hAnsi="Times New Roman" w:cs="Times New Roman"/>
          <w:sz w:val="24"/>
          <w:szCs w:val="24"/>
        </w:rPr>
        <w:t xml:space="preserve"> </w:t>
      </w:r>
      <w:r w:rsidR="00934F41">
        <w:rPr>
          <w:rFonts w:ascii="Times New Roman" w:hAnsi="Times New Roman" w:cs="Times New Roman"/>
          <w:sz w:val="24"/>
          <w:szCs w:val="24"/>
        </w:rPr>
        <w:fldChar w:fldCharType="begin"/>
      </w:r>
      <w:r w:rsidR="00934F41">
        <w:rPr>
          <w:rFonts w:ascii="Times New Roman" w:hAnsi="Times New Roman" w:cs="Times New Roman"/>
          <w:sz w:val="24"/>
          <w:szCs w:val="24"/>
        </w:rPr>
        <w:instrText xml:space="preserve"> ADDIN ZOTERO_ITEM CSL_CITATION {"citationID":"tORuy4lv","properties":{"formattedCitation":"[36]","plainCitation":"[36]","noteIndex":0},"citationItems":[{"id":4444,"uris":["http://zotero.org/users/5408493/items/CCMJEF5B"],"itemData":{"id":4444,"type":"article-journal","abstract":"Congenital heart defects constitute the most common human birth defect, however understanding of how these disorders originate is limited by our ability to model the human heart accurately in vitro. Here we report a method to generate developmentally relevant human heart organoids by self-assembly using human pluripotent stem cells. Our procedure is fully defined, efficient, reproducible, and compatible with high-content approaches. Organoids are generated through a three-step Wnt signaling modulation strategy using chemical inhibitors and growth factors. Heart organoids are comparable to age-matched human fetal cardiac tissues at the transcriptomic, structural, and cellular level. They develop sophisticated internal chambers with well-organized multi-lineage cardiac cell types, recapitulate heart field formation and atrioventricular specification, develop a complex vasculature, and exhibit robust functional activity. We also show that our organoid platform can recreate complex metabolic disorders associated with congenital heart defects, as demonstrated by an in vitro model of pregestational diabetes-induced congenital heart defects.","container-title":"Nature Communications","DOI":"10.1038/s41467-021-25329-5","ISSN":"2041-1723","issue":"1","journalAbbreviation":"Nat Commun","language":"eng","note":"PMID: 34446706\nPMCID: PMC8390749","page":"5142","source":"PubMed","title":"Self-assembling human heart organoids for the modeling of cardiac development and congenital heart disease","volume":"12","author":[{"family":"Lewis-Israeli","given":"Yonatan R."},{"family":"Wasserman","given":"Aaron H."},{"family":"Gabalski","given":"Mitchell A."},{"family":"Volmert","given":"Brett D."},{"family":"Ming","given":"Yixuan"},{"family":"Ball","given":"Kristen A."},{"family":"Yang","given":"Weiyang"},{"family":"Zou","given":"Jinyun"},{"family":"Ni","given":"Guangming"},{"family":"Pajares","given":"Natalia"},{"family":"Chatzistavrou","given":"Xanthippi"},{"family":"Li","given":"Wen"},{"family":"Zhou","given":"Chao"},{"family":"Aguirre","given":"Aitor"}],"issued":{"date-parts":[["2021",8,26]]}}}],"schema":"https://github.com/citation-style-language/schema/raw/master/csl-citation.json"} </w:instrText>
      </w:r>
      <w:r w:rsidR="00934F41">
        <w:rPr>
          <w:rFonts w:ascii="Times New Roman" w:hAnsi="Times New Roman" w:cs="Times New Roman"/>
          <w:sz w:val="24"/>
          <w:szCs w:val="24"/>
        </w:rPr>
        <w:fldChar w:fldCharType="separate"/>
      </w:r>
      <w:r w:rsidR="00934F41" w:rsidRPr="00934F41">
        <w:rPr>
          <w:rFonts w:ascii="Times New Roman" w:hAnsi="Times New Roman" w:cs="Times New Roman"/>
          <w:sz w:val="24"/>
        </w:rPr>
        <w:t>[36]</w:t>
      </w:r>
      <w:r w:rsidR="00934F41">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5.2 Deciphering Vascular Diseases and Atherosclerosi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vascular system, a network of arteries, veins, and capillaries, plays a pivotal role in maintaining blood flow and nutrient delivery. This subsection navigates through the applications of vascular organoids in understanding vascular diseases such as atherosclerosis and hypertension. By capturing the intricacies of endothelial cell function, vascular permeability, and interactions with immune cells, researchers gain insights into disease mechanisms. Additionally, the potential of vascular organoids to study angiogenesis and </w:t>
      </w:r>
      <w:r w:rsidRPr="00A971E6">
        <w:rPr>
          <w:rFonts w:ascii="Times New Roman" w:hAnsi="Times New Roman" w:cs="Times New Roman"/>
          <w:sz w:val="24"/>
          <w:szCs w:val="24"/>
        </w:rPr>
        <w:lastRenderedPageBreak/>
        <w:t>vascular regeneration holds promise for advancing therapeutic approaches for vascular disorders</w:t>
      </w:r>
      <w:r w:rsidR="00B402DD">
        <w:rPr>
          <w:rFonts w:ascii="Times New Roman" w:hAnsi="Times New Roman" w:cs="Times New Roman"/>
          <w:sz w:val="24"/>
          <w:szCs w:val="24"/>
        </w:rPr>
        <w:t xml:space="preserve"> </w:t>
      </w:r>
      <w:r w:rsidR="00B402DD">
        <w:rPr>
          <w:rFonts w:ascii="Times New Roman" w:hAnsi="Times New Roman" w:cs="Times New Roman"/>
          <w:sz w:val="24"/>
          <w:szCs w:val="24"/>
        </w:rPr>
        <w:fldChar w:fldCharType="begin"/>
      </w:r>
      <w:r w:rsidR="00B402DD">
        <w:rPr>
          <w:rFonts w:ascii="Times New Roman" w:hAnsi="Times New Roman" w:cs="Times New Roman"/>
          <w:sz w:val="24"/>
          <w:szCs w:val="24"/>
        </w:rPr>
        <w:instrText xml:space="preserve"> ADDIN ZOTERO_ITEM CSL_CITATION {"citationID":"TiLbksGd","properties":{"formattedCitation":"[37]","plainCitation":"[37]","noteIndex":0},"citationItems":[{"id":4447,"uris":["http://zotero.org/users/5408493/items/9U3MYDMH"],"itemData":{"id":4447,"type":"article-journal","abstract":"Despite enormous advances, cardiovascular disorders are still a major threat to global health and are responsible for one-third of deaths worldwide. Research for new therapeutics and the investigation of their effects on vascular parameters is often limited by species-specific pathways and a lack of high-throughput methods. The complex 3-dimensional environment of blood vessels, intricate cellular crosstalks, and organ-specific architectures further complicate the quest for a faithful human in vitro model. The development of novel organoid models of various tissues such as brain, gut, and kidney signified a leap for the field of personalized medicine and disease research. By utilizing either embryonic- or patient-derived stem cells, different developmental and pathological mechanisms can be modeled and investigated in a controlled in vitro environment. We have recently developed self-organizing human capillary blood vessel organoids that recapitulate key processes of vasculogenesis, angiogenesis, and diabetic vasculopathy. Since then, this organoid system has been utilized as a model for other disease processes, refined, and adapted for organ specificity. In this review, we will discuss novel and alternative approaches to blood vessel engineering and explore the cellular identity of engineered blood vessels in comparison to in vivo vasculature. Future perspectives and the therapeutic potential of blood vessel organoids will be discussed.","container-title":"Circulation Research","DOI":"10.1161/CIRCRESAHA.122.321768","ISSN":"1524-4571","issue":"4","journalAbbreviation":"Circ Res","language":"eng","note":"PMID: 36795852","page":"498-510","source":"PubMed","title":"Blood Vessel Organoids for Development and Disease","volume":"132","author":[{"family":"Salewskij","given":"Kirill"},{"family":"Penninger","given":"Josef M."}],"issued":{"date-parts":[["2023",2,17]]}}}],"schema":"https://github.com/citation-style-language/schema/raw/master/csl-citation.json"} </w:instrText>
      </w:r>
      <w:r w:rsidR="00B402DD">
        <w:rPr>
          <w:rFonts w:ascii="Times New Roman" w:hAnsi="Times New Roman" w:cs="Times New Roman"/>
          <w:sz w:val="24"/>
          <w:szCs w:val="24"/>
        </w:rPr>
        <w:fldChar w:fldCharType="separate"/>
      </w:r>
      <w:r w:rsidR="00B402DD" w:rsidRPr="00B402DD">
        <w:rPr>
          <w:rFonts w:ascii="Times New Roman" w:hAnsi="Times New Roman" w:cs="Times New Roman"/>
          <w:sz w:val="24"/>
        </w:rPr>
        <w:t>[37]</w:t>
      </w:r>
      <w:r w:rsidR="00B402D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5.3 Exploring Pulmonary Function and Diseas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delicate ballet of respiration and oxygen exchange unfolds within the pulmonary system, a realm where organoids have unveiled novel perspectives. This subsection delves into how lung organoids emulate alveolar structures, airway epithelia, and pulmonary vasculature. It unravels how these organoids model lung diseases such as cystic fibrosis, chronic obstructive pulmonary disease (COPD), and idiopathic pulmonary fibrosis. By capturing disease-specific phenotypes and responses to stimuli, lung organoids offer a platform for drug screening and personalized therapeutic interventions</w:t>
      </w:r>
      <w:r w:rsidR="00B51482">
        <w:rPr>
          <w:rFonts w:ascii="Times New Roman" w:hAnsi="Times New Roman" w:cs="Times New Roman"/>
          <w:sz w:val="24"/>
          <w:szCs w:val="24"/>
        </w:rPr>
        <w:t xml:space="preserve"> </w:t>
      </w:r>
      <w:r w:rsidR="00B51482">
        <w:rPr>
          <w:rFonts w:ascii="Times New Roman" w:hAnsi="Times New Roman" w:cs="Times New Roman"/>
          <w:sz w:val="24"/>
          <w:szCs w:val="24"/>
        </w:rPr>
        <w:fldChar w:fldCharType="begin"/>
      </w:r>
      <w:r w:rsidR="00B51482">
        <w:rPr>
          <w:rFonts w:ascii="Times New Roman" w:hAnsi="Times New Roman" w:cs="Times New Roman"/>
          <w:sz w:val="24"/>
          <w:szCs w:val="24"/>
        </w:rPr>
        <w:instrText xml:space="preserve"> ADDIN ZOTERO_ITEM CSL_CITATION {"citationID":"NPepoolp","properties":{"formattedCitation":"[38]","plainCitation":"[38]","noteIndex":0},"citationItems":[{"id":4449,"uris":["http://zotero.org/users/5408493/items/8LXT7E2T"],"itemData":{"id":4449,"type":"article-journal","abstract":"Insults to the alveoli usually lead to inefficient gas exchange or even respiratory failure, which is difficult to model in animal studies. Over the past decade, stem cell-derived self-organizing three-dimensional organoids have emerged as a new avenue to recapitulate respiratory diseases in a dish. Alveolar organoids have improved our understanding of the mechanisms underlying tissue homeostasis and pathological alterations in alveoli. From this perspective, we review the state-of-the-art technology on establishing alveolar organoids from endogenous lung epithelial stem/progenitor cells or pluripotent stem cells, as well as the use of alveolar organoids for the study of respiratory diseases, including idiopathic pulmonary fibrosis, tuberculosis infection, and respiratory virus infection. We also discuss challenges that need to be overcome for future application of alveolar organoids in individualized medicine.","container-title":"Stem Cells International","DOI":"10.1155/2020/5847876","ISSN":"1687-966X","journalAbbreviation":"Stem Cells Int","language":"eng","note":"PMID: 32256609\nPMCID: PMC7086445","page":"5847876","source":"PubMed","title":"Organoids as a Powerful Model for Respiratory Diseases","volume":"2020","author":[{"family":"Li","given":"Yu"},{"family":"Wu","given":"Qi"},{"family":"Sun","given":"Xin"},{"family":"Shen","given":"Jun"},{"family":"Chen","given":"Huaiyong"}],"issued":{"date-parts":[["2020"]]}}}],"schema":"https://github.com/citation-style-language/schema/raw/master/csl-citation.json"} </w:instrText>
      </w:r>
      <w:r w:rsidR="00B51482">
        <w:rPr>
          <w:rFonts w:ascii="Times New Roman" w:hAnsi="Times New Roman" w:cs="Times New Roman"/>
          <w:sz w:val="24"/>
          <w:szCs w:val="24"/>
        </w:rPr>
        <w:fldChar w:fldCharType="separate"/>
      </w:r>
      <w:r w:rsidR="00B51482" w:rsidRPr="00B51482">
        <w:rPr>
          <w:rFonts w:ascii="Times New Roman" w:hAnsi="Times New Roman" w:cs="Times New Roman"/>
          <w:sz w:val="24"/>
        </w:rPr>
        <w:t>[38]</w:t>
      </w:r>
      <w:r w:rsidR="00B51482">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5.4 Advancements in Tissue Engineering and Regenerative Medicine:</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potential of cardiovascular and pulmonary organoids extends beyond disease </w:t>
      </w:r>
      <w:proofErr w:type="spellStart"/>
      <w:r w:rsidR="00B51482" w:rsidRPr="00A971E6">
        <w:rPr>
          <w:rFonts w:ascii="Times New Roman" w:hAnsi="Times New Roman" w:cs="Times New Roman"/>
          <w:sz w:val="24"/>
          <w:szCs w:val="24"/>
        </w:rPr>
        <w:t>modeling</w:t>
      </w:r>
      <w:proofErr w:type="spellEnd"/>
      <w:r w:rsidRPr="00A971E6">
        <w:rPr>
          <w:rFonts w:ascii="Times New Roman" w:hAnsi="Times New Roman" w:cs="Times New Roman"/>
          <w:sz w:val="24"/>
          <w:szCs w:val="24"/>
        </w:rPr>
        <w:t>, encompassing the realm of tissue engineering and regenerative medicine. This subsection explores how organoids serve as a foundation for bioengineered constructs that hold promise for cardiac and vascular regeneration. Moreover, it examines the integration of organoids with scaffold materials and the potential to fabricate functional vascular networks, bridging the gap between in vitro models and clinical applications</w:t>
      </w:r>
      <w:r w:rsidR="00B51482">
        <w:rPr>
          <w:rFonts w:ascii="Times New Roman" w:hAnsi="Times New Roman" w:cs="Times New Roman"/>
          <w:sz w:val="24"/>
          <w:szCs w:val="24"/>
        </w:rPr>
        <w:t xml:space="preserve"> </w:t>
      </w:r>
      <w:r w:rsidR="00B51482">
        <w:rPr>
          <w:rFonts w:ascii="Times New Roman" w:hAnsi="Times New Roman" w:cs="Times New Roman"/>
          <w:sz w:val="24"/>
          <w:szCs w:val="24"/>
        </w:rPr>
        <w:fldChar w:fldCharType="begin"/>
      </w:r>
      <w:r w:rsidR="00B51482">
        <w:rPr>
          <w:rFonts w:ascii="Times New Roman" w:hAnsi="Times New Roman" w:cs="Times New Roman"/>
          <w:sz w:val="24"/>
          <w:szCs w:val="24"/>
        </w:rPr>
        <w:instrText xml:space="preserve"> ADDIN ZOTERO_ITEM CSL_CITATION {"citationID":"QeKKRp12","properties":{"formattedCitation":"[39]","plainCitation":"[39]","noteIndex":0},"citationItems":[{"id":4452,"uris":["http://zotero.org/users/5408493/items/NQB3VVLC"],"itemData":{"id":4452,"type":"article-journal","abstract":"Cardiac organoids (COs) are miniaturized and simplified organ structures that can be used in heart development biology, drug screening, disease modeling, and regenerative medicine. This cardiac organoid (CO) model is revolutionizing our perspective on answering major cardiac physiology and pathology issues. Recently, many research groups have reported various methods for modeling the heart in vitro. However, there are differences in methodologies and concepts. In this review, we discuss the recent advances in cardiac organoid technologies derived from human embryonic stem cells (hESCs) and human-induced pluripotent stem cells (hiPSCs), with a focus on the summary of methods for organoid generation. In addition, we introduce CO applications in modeling heart development and cardiovascular diseases and discuss the prospects for and common challenges of CO that still need to be addressed. A detailed understanding of the development of CO will help us design better methods, explore and expand its application in the cardiovascular field.","container-title":"Stem Cell Reviews and Reports","DOI":"10.1007/s12015-022-10385-1","ISSN":"2629-3277","issue":"8","journalAbbreviation":"Stem Cell Rev Rep","language":"eng","note":"PMID: 35525908","page":"2593-2605","source":"PubMed","title":"Cardiac Organoids: A 3D Technology for Modeling Heart Development and Disease","title-short":"Cardiac Organoids","volume":"18","author":[{"family":"Zhu","given":"Liyuan"},{"family":"Liu","given":"Kui"},{"family":"Feng","given":"Qi"},{"family":"Liao","given":"Yingnan"}],"issued":{"date-parts":[["2022",12]]}}}],"schema":"https://github.com/citation-style-language/schema/raw/master/csl-citation.json"} </w:instrText>
      </w:r>
      <w:r w:rsidR="00B51482">
        <w:rPr>
          <w:rFonts w:ascii="Times New Roman" w:hAnsi="Times New Roman" w:cs="Times New Roman"/>
          <w:sz w:val="24"/>
          <w:szCs w:val="24"/>
        </w:rPr>
        <w:fldChar w:fldCharType="separate"/>
      </w:r>
      <w:r w:rsidR="00B51482" w:rsidRPr="00B51482">
        <w:rPr>
          <w:rFonts w:ascii="Times New Roman" w:hAnsi="Times New Roman" w:cs="Times New Roman"/>
          <w:sz w:val="24"/>
        </w:rPr>
        <w:t>[39]</w:t>
      </w:r>
      <w:r w:rsidR="00B51482">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5.5 Microfluidic Models and Cardiopulmonary Interac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convergence of microfluidics with organoid technology offers a dynamic platform to study cardiopulmonary interactions. This subsection scrutinizes how microfluidic systems can recreate the mechanical forces experienced by cardiovascular and pulmonary tissues, enabling the investigation of </w:t>
      </w:r>
      <w:proofErr w:type="spellStart"/>
      <w:r w:rsidRPr="00A971E6">
        <w:rPr>
          <w:rFonts w:ascii="Times New Roman" w:hAnsi="Times New Roman" w:cs="Times New Roman"/>
          <w:sz w:val="24"/>
          <w:szCs w:val="24"/>
        </w:rPr>
        <w:t>hemodynamics</w:t>
      </w:r>
      <w:proofErr w:type="spellEnd"/>
      <w:r w:rsidRPr="00A971E6">
        <w:rPr>
          <w:rFonts w:ascii="Times New Roman" w:hAnsi="Times New Roman" w:cs="Times New Roman"/>
          <w:sz w:val="24"/>
          <w:szCs w:val="24"/>
        </w:rPr>
        <w:t>, oxygen exchange, and responses to physiological cues. The discussions encompass the potential to model cardiopulmonary diseases that involve intricate interactions between the heart and lungs, such as pulmonary hypertension and heart failure with preserved ejection fraction</w:t>
      </w:r>
      <w:r w:rsidR="00234B0B">
        <w:rPr>
          <w:rFonts w:ascii="Times New Roman" w:hAnsi="Times New Roman" w:cs="Times New Roman"/>
          <w:sz w:val="24"/>
          <w:szCs w:val="24"/>
        </w:rPr>
        <w:t xml:space="preserve"> </w:t>
      </w:r>
      <w:r w:rsidR="00234B0B">
        <w:rPr>
          <w:rFonts w:ascii="Times New Roman" w:hAnsi="Times New Roman" w:cs="Times New Roman"/>
          <w:sz w:val="24"/>
          <w:szCs w:val="24"/>
        </w:rPr>
        <w:fldChar w:fldCharType="begin"/>
      </w:r>
      <w:r w:rsidR="00234B0B">
        <w:rPr>
          <w:rFonts w:ascii="Times New Roman" w:hAnsi="Times New Roman" w:cs="Times New Roman"/>
          <w:sz w:val="24"/>
          <w:szCs w:val="24"/>
        </w:rPr>
        <w:instrText xml:space="preserve"> ADDIN ZOTERO_ITEM CSL_CITATION {"citationID":"U2XfD09A","properties":{"formattedCitation":"[40]","plainCitation":"[40]","noteIndex":0},"citationItems":[{"id":4454,"uris":["http://zotero.org/users/5408493/items/EC36RG2U"],"itemData":{"id":4454,"type":"article-journal","abstract":"Organ-like cell clusters, so-called organoids, which exhibit self-organized and similar organ functionality as the tissue of origin, have provided a whole new level of bioinspiration for ex vivo systems. Microfluidic organoid or organs-on-a-chip platforms are a new group of micro-engineered promising models that recapitulate 3D tissue structure and physiology and combines several advantages of current in vivo and in vitro models. Microfluidics technology is used in numerous applications since it allows us to control and manipulate fluid flows with a high degree of accuracy. This system is an emerging tool for understanding disease development and progression, especially for personalized therapeutic strategies for cancer treatment, which provide well-grounded, cost-effective, powerful, fast, and reproducible results. In this review, we highlight how the organoid-on-a-chip models have improved the potential of efficiency and reproducibility of organoid cultures. More widely, we discuss current challenges and development on organoid culture systems together with microfluidic approaches and their limitations. Finally, we describe the recent progress and potential utilization in the organs-on-a-chip practice.","container-title":"Cancers","DOI":"10.3390/cancers13040737","ISSN":"2072-6694","issue":"4","journalAbbreviation":"Cancers (Basel)","language":"eng","note":"PMID: 33578886\nPMCID: PMC7916612","page":"737","source":"PubMed","title":"Microfluidic Organoids-on-a-Chip: Quantum Leap in Cancer Research","title-short":"Microfluidic Organoids-on-a-Chip","volume":"13","author":[{"family":"Duzagac","given":"Fahriye"},{"family":"Saorin","given":"Gloria"},{"family":"Memeo","given":"Lorenzo"},{"family":"Canzonieri","given":"Vincenzo"},{"family":"Rizzolio","given":"Flavio"}],"issued":{"date-parts":[["2021",2,10]]}}}],"schema":"https://github.com/citation-style-language/schema/raw/master/csl-citation.json"} </w:instrText>
      </w:r>
      <w:r w:rsidR="00234B0B">
        <w:rPr>
          <w:rFonts w:ascii="Times New Roman" w:hAnsi="Times New Roman" w:cs="Times New Roman"/>
          <w:sz w:val="24"/>
          <w:szCs w:val="24"/>
        </w:rPr>
        <w:fldChar w:fldCharType="separate"/>
      </w:r>
      <w:r w:rsidR="00234B0B" w:rsidRPr="00234B0B">
        <w:rPr>
          <w:rFonts w:ascii="Times New Roman" w:hAnsi="Times New Roman" w:cs="Times New Roman"/>
          <w:sz w:val="24"/>
        </w:rPr>
        <w:t>[40]</w:t>
      </w:r>
      <w:r w:rsidR="00234B0B">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5.6 Future Prospects and Challeng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s cardiovascular and pulmonary organoid research surges forward, this subsection explores the promising horizons and challenges on the horizon. It delves into the integration of organoids with advanced imaging techniques, such as functional MRI and multiphoton microscopy, to unravel dynamic cardiovascular and pulmonary processes. Additionally, the section scrutinizes challenges such as replicating the intricate multicellular environment of cardiac tissues and capturing the complexity of vascular networks, paving the way for more accurate in vitro models</w:t>
      </w:r>
      <w:r w:rsidR="00B55C85">
        <w:rPr>
          <w:rFonts w:ascii="Times New Roman" w:hAnsi="Times New Roman" w:cs="Times New Roman"/>
          <w:sz w:val="24"/>
          <w:szCs w:val="24"/>
        </w:rPr>
        <w:t xml:space="preserve"> </w:t>
      </w:r>
      <w:r w:rsidR="00B55C85">
        <w:rPr>
          <w:rFonts w:ascii="Times New Roman" w:hAnsi="Times New Roman" w:cs="Times New Roman"/>
          <w:sz w:val="24"/>
          <w:szCs w:val="24"/>
        </w:rPr>
        <w:fldChar w:fldCharType="begin"/>
      </w:r>
      <w:r w:rsidR="00B55C85">
        <w:rPr>
          <w:rFonts w:ascii="Times New Roman" w:hAnsi="Times New Roman" w:cs="Times New Roman"/>
          <w:sz w:val="24"/>
          <w:szCs w:val="24"/>
        </w:rPr>
        <w:instrText xml:space="preserve"> ADDIN ZOTERO_ITEM CSL_CITATION {"citationID":"QFQfrQmX","properties":{"formattedCitation":"[41]","plainCitation":"[41]","noteIndex":0},"citationItems":[{"id":4457,"uris":["http://zotero.org/users/5408493/items/C9B92ELN"],"itemData":{"id":4457,"type":"article-journal","abstract":"An organoid is a miniaturized and simplified in vitro model with a similar structure and function to a real organ. In recent years, the use of organoids has increased explosively in the field of growth and development, disease simulation, drug screening, cell therapy, etc. In order to obtain necessary information, such as morphological structure, cell function and dynamic signals, it is necessary and important to directly monitor the culture process of organoids. Among different detection technologies, imaging technology is a simple and convenient choice and can realize direct observation and quantitative research. In this review, the principle, advantages and disadvantages of imaging technologies that have been applied in organoids research are introduced. We also offer an overview of prospective technologies for organoid imaging. This review aims to help biologists find appropriate imaging techniques for different areas of organoid research, and also contribute to the development of organoid imaging systems.","container-title":"Bioengineering (Basel, Switzerland)","DOI":"10.3390/bioengineering9030121","ISSN":"2306-5354","issue":"3","journalAbbreviation":"Bioengineering (Basel)","language":"eng","note":"PMID: 35324810\nPMCID: PMC8945799","page":"121","source":"PubMed","title":"Present Application and Perspectives of Organoid Imaging Technology","volume":"9","author":[{"family":"Fei","given":"Keyi"},{"family":"Zhang","given":"Jinze"},{"family":"Yuan","given":"Jin"},{"family":"Xiao","given":"Peng"}],"issued":{"date-parts":[["2022",3,16]]}}}],"schema":"https://github.com/citation-style-language/schema/raw/master/csl-citation.json"} </w:instrText>
      </w:r>
      <w:r w:rsidR="00B55C85">
        <w:rPr>
          <w:rFonts w:ascii="Times New Roman" w:hAnsi="Times New Roman" w:cs="Times New Roman"/>
          <w:sz w:val="24"/>
          <w:szCs w:val="24"/>
        </w:rPr>
        <w:fldChar w:fldCharType="separate"/>
      </w:r>
      <w:r w:rsidR="00B55C85" w:rsidRPr="00B55C85">
        <w:rPr>
          <w:rFonts w:ascii="Times New Roman" w:hAnsi="Times New Roman" w:cs="Times New Roman"/>
          <w:sz w:val="24"/>
        </w:rPr>
        <w:t>[41]</w:t>
      </w:r>
      <w:r w:rsidR="00B55C8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y offering an extensive exploration of cardiovascular and pulmonary organoid research, this section equips researchers and readers with a profound understanding of how these miniature models are reshaping our approach to comprehending heart development, cardiovascular diseases, and respiratory ailments.</w:t>
      </w:r>
    </w:p>
    <w:p w:rsidR="00D0283C" w:rsidRPr="00A971E6" w:rsidRDefault="00D0283C" w:rsidP="00A971E6">
      <w:pPr>
        <w:jc w:val="both"/>
        <w:rPr>
          <w:rFonts w:ascii="Times New Roman" w:hAnsi="Times New Roman" w:cs="Times New Roman"/>
          <w:b/>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6. Oncology and Personalized Medicine:</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The landscape of oncology has been profoundly altered by the integration of organoids, heralding a new era in personalized medicine. This section delves further into the transformative impact of organoids on cancer research and therapeutic strategie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6.1 Patient-Derived Cancer Organoid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Central to the paradigm shift in cancer research is the generation of patient-derived cancer organoids. This subsection delves into how organoids are created from patient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samples, capturing the heterogeneity and genetic makeup of individual </w:t>
      </w:r>
      <w:proofErr w:type="spellStart"/>
      <w:r w:rsidRPr="00A971E6">
        <w:rPr>
          <w:rFonts w:ascii="Times New Roman" w:hAnsi="Times New Roman" w:cs="Times New Roman"/>
          <w:sz w:val="24"/>
          <w:szCs w:val="24"/>
        </w:rPr>
        <w:t>tumors</w:t>
      </w:r>
      <w:proofErr w:type="spellEnd"/>
      <w:r w:rsidRPr="00A971E6">
        <w:rPr>
          <w:rFonts w:ascii="Times New Roman" w:hAnsi="Times New Roman" w:cs="Times New Roman"/>
          <w:sz w:val="24"/>
          <w:szCs w:val="24"/>
        </w:rPr>
        <w:t xml:space="preserve">. It navigates through the process of establishing organoid cultures, from tissue dissociation to growth factor optimization, which enables the preservation of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specific characteristics. The section underscores the significance of patient-derived organoids in </w:t>
      </w:r>
      <w:proofErr w:type="spellStart"/>
      <w:r w:rsidRPr="00A971E6">
        <w:rPr>
          <w:rFonts w:ascii="Times New Roman" w:hAnsi="Times New Roman" w:cs="Times New Roman"/>
          <w:sz w:val="24"/>
          <w:szCs w:val="24"/>
        </w:rPr>
        <w:t>modeling</w:t>
      </w:r>
      <w:proofErr w:type="spellEnd"/>
      <w:r w:rsidRPr="00A971E6">
        <w:rPr>
          <w:rFonts w:ascii="Times New Roman" w:hAnsi="Times New Roman" w:cs="Times New Roman"/>
          <w:sz w:val="24"/>
          <w:szCs w:val="24"/>
        </w:rPr>
        <w:t xml:space="preserve">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progression and providing a personalized platform for drug testing</w:t>
      </w:r>
      <w:r w:rsidR="00B55C85">
        <w:rPr>
          <w:rFonts w:ascii="Times New Roman" w:hAnsi="Times New Roman" w:cs="Times New Roman"/>
          <w:sz w:val="24"/>
          <w:szCs w:val="24"/>
        </w:rPr>
        <w:t xml:space="preserve"> </w:t>
      </w:r>
      <w:r w:rsidR="00B55C85">
        <w:rPr>
          <w:rFonts w:ascii="Times New Roman" w:hAnsi="Times New Roman" w:cs="Times New Roman"/>
          <w:sz w:val="24"/>
          <w:szCs w:val="24"/>
        </w:rPr>
        <w:fldChar w:fldCharType="begin"/>
      </w:r>
      <w:r w:rsidR="00B55C85">
        <w:rPr>
          <w:rFonts w:ascii="Times New Roman" w:hAnsi="Times New Roman" w:cs="Times New Roman"/>
          <w:sz w:val="24"/>
          <w:szCs w:val="24"/>
        </w:rPr>
        <w:instrText xml:space="preserve"> ADDIN ZOTERO_ITEM CSL_CITATION {"citationID":"55rYr6wl","properties":{"formattedCitation":"[42]","plainCitation":"[42]","noteIndex":0},"citationItems":[{"id":4460,"uris":["http://zotero.org/users/5408493/items/LPD7DUSP"],"itemData":{"id":4460,"type":"article-journal","container-title":"Gastroenterology Report","DOI":"10.1093/gastro/goy040","ISSN":"2052-0034","issue":"4","journalAbbreviation":"Gastroenterol Rep (Oxf)","language":"eng","note":"PMID: 30430011\nPMCID: PMC6225812","page":"243-245","source":"PubMed","title":"Patient-derived organoids: a promising model for personalized cancer treatment","title-short":"Patient-derived organoids","volume":"6","author":[{"family":"Yang","given":"Huayu"},{"family":"Sun","given":"Lejia"},{"family":"Liu","given":"Meixi"},{"family":"Mao","given":"Yilei"}],"issued":{"date-parts":[["2018",11]]}}}],"schema":"https://github.com/citation-style-language/schema/raw/master/csl-citation.json"} </w:instrText>
      </w:r>
      <w:r w:rsidR="00B55C85">
        <w:rPr>
          <w:rFonts w:ascii="Times New Roman" w:hAnsi="Times New Roman" w:cs="Times New Roman"/>
          <w:sz w:val="24"/>
          <w:szCs w:val="24"/>
        </w:rPr>
        <w:fldChar w:fldCharType="separate"/>
      </w:r>
      <w:r w:rsidR="00B55C85" w:rsidRPr="00B55C85">
        <w:rPr>
          <w:rFonts w:ascii="Times New Roman" w:hAnsi="Times New Roman" w:cs="Times New Roman"/>
          <w:sz w:val="24"/>
        </w:rPr>
        <w:t>[42]</w:t>
      </w:r>
      <w:r w:rsidR="00B55C8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 xml:space="preserve">6.2 </w:t>
      </w:r>
      <w:proofErr w:type="spellStart"/>
      <w:r w:rsidRPr="00B402DD">
        <w:rPr>
          <w:rFonts w:ascii="Times New Roman" w:hAnsi="Times New Roman" w:cs="Times New Roman"/>
          <w:b/>
          <w:sz w:val="24"/>
          <w:szCs w:val="24"/>
        </w:rPr>
        <w:t>Modeling</w:t>
      </w:r>
      <w:proofErr w:type="spellEnd"/>
      <w:r w:rsidRPr="00B402DD">
        <w:rPr>
          <w:rFonts w:ascii="Times New Roman" w:hAnsi="Times New Roman" w:cs="Times New Roman"/>
          <w:b/>
          <w:sz w:val="24"/>
          <w:szCs w:val="24"/>
        </w:rPr>
        <w:t xml:space="preserve"> </w:t>
      </w:r>
      <w:proofErr w:type="spellStart"/>
      <w:r w:rsidRPr="00B402DD">
        <w:rPr>
          <w:rFonts w:ascii="Times New Roman" w:hAnsi="Times New Roman" w:cs="Times New Roman"/>
          <w:b/>
          <w:sz w:val="24"/>
          <w:szCs w:val="24"/>
        </w:rPr>
        <w:t>Tumor</w:t>
      </w:r>
      <w:proofErr w:type="spellEnd"/>
      <w:r w:rsidRPr="00B402DD">
        <w:rPr>
          <w:rFonts w:ascii="Times New Roman" w:hAnsi="Times New Roman" w:cs="Times New Roman"/>
          <w:b/>
          <w:sz w:val="24"/>
          <w:szCs w:val="24"/>
        </w:rPr>
        <w:t xml:space="preserve"> Heterogeneity and Evolut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Cancer's inherent complexity and heterogeneity pose significant challenges </w:t>
      </w:r>
      <w:r w:rsidR="00F5643A">
        <w:rPr>
          <w:rFonts w:ascii="Times New Roman" w:hAnsi="Times New Roman" w:cs="Times New Roman"/>
          <w:sz w:val="24"/>
          <w:szCs w:val="24"/>
        </w:rPr>
        <w:t>to</w:t>
      </w:r>
      <w:r w:rsidRPr="00A971E6">
        <w:rPr>
          <w:rFonts w:ascii="Times New Roman" w:hAnsi="Times New Roman" w:cs="Times New Roman"/>
          <w:sz w:val="24"/>
          <w:szCs w:val="24"/>
        </w:rPr>
        <w:t xml:space="preserve"> effective treatments. This subsection explores how cancer organoids unravel the intricate landscape of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heterogeneity and evolution. By maintaining the diverse cell populations present within </w:t>
      </w:r>
      <w:proofErr w:type="spellStart"/>
      <w:r w:rsidRPr="00A971E6">
        <w:rPr>
          <w:rFonts w:ascii="Times New Roman" w:hAnsi="Times New Roman" w:cs="Times New Roman"/>
          <w:sz w:val="24"/>
          <w:szCs w:val="24"/>
        </w:rPr>
        <w:t>tumors</w:t>
      </w:r>
      <w:proofErr w:type="spellEnd"/>
      <w:r w:rsidRPr="00A971E6">
        <w:rPr>
          <w:rFonts w:ascii="Times New Roman" w:hAnsi="Times New Roman" w:cs="Times New Roman"/>
          <w:sz w:val="24"/>
          <w:szCs w:val="24"/>
        </w:rPr>
        <w:t xml:space="preserve">, organoids offer a window into clonal dynamics, resistance mechanisms, and metastatic potential. Real-world examples illustrate how organoids track the emergence of drug-resistant clones, allowing researchers to tailor therapeutic regimens to target evolving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subpopulations</w:t>
      </w:r>
      <w:r w:rsidR="00B55C85">
        <w:rPr>
          <w:rFonts w:ascii="Times New Roman" w:hAnsi="Times New Roman" w:cs="Times New Roman"/>
          <w:sz w:val="24"/>
          <w:szCs w:val="24"/>
        </w:rPr>
        <w:t xml:space="preserve"> </w:t>
      </w:r>
      <w:r w:rsidR="00B55C85">
        <w:rPr>
          <w:rFonts w:ascii="Times New Roman" w:hAnsi="Times New Roman" w:cs="Times New Roman"/>
          <w:sz w:val="24"/>
          <w:szCs w:val="24"/>
        </w:rPr>
        <w:fldChar w:fldCharType="begin"/>
      </w:r>
      <w:r w:rsidR="00B55C85">
        <w:rPr>
          <w:rFonts w:ascii="Times New Roman" w:hAnsi="Times New Roman" w:cs="Times New Roman"/>
          <w:sz w:val="24"/>
          <w:szCs w:val="24"/>
        </w:rPr>
        <w:instrText xml:space="preserve"> ADDIN ZOTERO_ITEM CSL_CITATION {"citationID":"I8nPO7ek","properties":{"formattedCitation":"[43]","plainCitation":"[43]","noteIndex":0},"citationItems":[{"id":4463,"uris":["http://zotero.org/users/5408493/items/K5J5TU36"],"itemData":{"id":4463,"type":"article-journal","abstract":"Patient-derived cancer cells (PDCs) and patient-derived xenografts (PDXs) are often used as tumor models, but have many shortcomings. PDCs not only lack diversity in terms of cell type, spatial organization, and microenvironment but also have adverse effects in stem cell cultures, whereas PDX are expensive with a low transplantation success rate and require a long culture time. In recent years, advances in three-dimensional (3D) organoid culture technology have led to the development of novel physiological systems that model the tissues of origin more precisely than traditional culture methods. Patient-derived cancer organoids bridge the conventional gaps in PDC and PDX models and closely reflect the pathophysiological features of natural tumorigenesis and metastasis, and have led to new patient-specific drug screening techniques, development of individualized treatment regimens, and discovery of prognostic biomarkers and mechanisms of resistance. Synergistic combinations of cancer organoids with other technologies, for example, organ-on-a-chip, 3D bio-printing, and CRISPR-Cas9-mediated homology-independent organoid transgenesis, and with treatments, such as immunotherapy, have been useful in overcoming their limitations and led to the development of more suitable model systems that recapitulate the complex stroma of cancer, inter-organ and intra-organ communications, and potentially multiorgan metastasis. In this review, we discuss various methods for the creation of organ-specific cancer organoids and summarize organ-specific advances and applications, synergistic technologies, and treatments as well as current limitations and future prospects for cancer organoids. Further advances will bring this novel 3D organoid culture technique closer to clinical practice in the future.","container-title":"Cancer Communications (London, England)","DOI":"10.1002/cac2.12224","ISSN":"2523-3548","issue":"12","journalAbbreviation":"Cancer Commun (Lond)","language":"eng","note":"PMID: 34713636\nPMCID: PMC8696219","page":"1331-1353","source":"PubMed","title":"Tumor organoids: synergistic applications, current challenges, and future prospects in cancer therapy","title-short":"Tumor organoids","volume":"41","author":[{"family":"Qu","given":"Jingjing"},{"family":"Kalyani","given":"Farhin Shaheed"},{"family":"Liu","given":"Li"},{"family":"Cheng","given":"Tianli"},{"family":"Chen","given":"Lijun"}],"issued":{"date-parts":[["2021",12]]}}}],"schema":"https://github.com/citation-style-language/schema/raw/master/csl-citation.json"} </w:instrText>
      </w:r>
      <w:r w:rsidR="00B55C85">
        <w:rPr>
          <w:rFonts w:ascii="Times New Roman" w:hAnsi="Times New Roman" w:cs="Times New Roman"/>
          <w:sz w:val="24"/>
          <w:szCs w:val="24"/>
        </w:rPr>
        <w:fldChar w:fldCharType="separate"/>
      </w:r>
      <w:r w:rsidR="00B55C85" w:rsidRPr="00B55C85">
        <w:rPr>
          <w:rFonts w:ascii="Times New Roman" w:hAnsi="Times New Roman" w:cs="Times New Roman"/>
          <w:sz w:val="24"/>
        </w:rPr>
        <w:t>[43]</w:t>
      </w:r>
      <w:r w:rsidR="00B55C8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6.3 Drug Screening and Targeted Therap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ne of the most impactful applications of cancer organoids lies in drug screening and the identification of targeted therapies. This subsection meticulously dissects how organoids are employed to test a range of anticancer agents, evaluating drug responses and uncovering personalized treatment strategies. The discussions encompass the potential for organoids to predict patient-specific responses, enabling oncologists to make informed decisions about the most effective treatment options for individual patients</w:t>
      </w:r>
      <w:r w:rsidR="00B55C85">
        <w:rPr>
          <w:rFonts w:ascii="Times New Roman" w:hAnsi="Times New Roman" w:cs="Times New Roman"/>
          <w:sz w:val="24"/>
          <w:szCs w:val="24"/>
        </w:rPr>
        <w:t xml:space="preserve"> </w:t>
      </w:r>
      <w:r w:rsidR="00B55C85">
        <w:rPr>
          <w:rFonts w:ascii="Times New Roman" w:hAnsi="Times New Roman" w:cs="Times New Roman"/>
          <w:sz w:val="24"/>
          <w:szCs w:val="24"/>
        </w:rPr>
        <w:fldChar w:fldCharType="begin"/>
      </w:r>
      <w:r w:rsidR="00B55C85">
        <w:rPr>
          <w:rFonts w:ascii="Times New Roman" w:hAnsi="Times New Roman" w:cs="Times New Roman"/>
          <w:sz w:val="24"/>
          <w:szCs w:val="24"/>
        </w:rPr>
        <w:instrText xml:space="preserve"> ADDIN ZOTERO_ITEM CSL_CITATION {"citationID":"YKgPO06S","properties":{"formattedCitation":"[44]","plainCitation":"[44]","noteIndex":0},"citationItems":[{"id":4466,"uris":["http://zotero.org/users/5408493/items/4PRGH38X"],"itemData":{"id":4466,"type":"article-journal","abstract":"Drug screening-i.e., testing the effects of a number of drugs in multiple cell lines-is used for drug discovery and development, and can also be performed to evaluate the heterogeneity of a disease entity. Notably, intertumoral heterogeneity is a large hurdle to overcome for establishing standard cancer treatment, necessitating disease models better than conventional established 2D cell lines for screening novel treatment candidates. In the present review, we outline recent progress regarding experimental cancer models having more physiological and clinical relevance for drug screening, which are important for the successful evaluation of cellular response to drugs. The review is particularly focused on drug screening using the cancer organoid model, which is emerging as a better physiological disease model than conventional established 2D cell lines. We also review the use of cancer organoids to examine intertumor and intratumor heterogeneity, and introduce the perspective of the clinical use of cancer organoids to enable precision medicine.","container-title":"Cells","DOI":"10.3390/cells8050470","ISSN":"2073-4409","issue":"5","journalAbbreviation":"Cells","language":"eng","note":"PMID: 31108870\nPMCID: PMC6562517","page":"470","source":"PubMed","title":"Application of Cancer Organoid Model for Drug Screening and Personalized Therapy","volume":"8","author":[{"family":"Kondo","given":"Jumpei"},{"family":"Inoue","given":"Masahiro"}],"issued":{"date-parts":[["2019",5,17]]}}}],"schema":"https://github.com/citation-style-language/schema/raw/master/csl-citation.json"} </w:instrText>
      </w:r>
      <w:r w:rsidR="00B55C85">
        <w:rPr>
          <w:rFonts w:ascii="Times New Roman" w:hAnsi="Times New Roman" w:cs="Times New Roman"/>
          <w:sz w:val="24"/>
          <w:szCs w:val="24"/>
        </w:rPr>
        <w:fldChar w:fldCharType="separate"/>
      </w:r>
      <w:r w:rsidR="00B55C85" w:rsidRPr="00B55C85">
        <w:rPr>
          <w:rFonts w:ascii="Times New Roman" w:hAnsi="Times New Roman" w:cs="Times New Roman"/>
          <w:sz w:val="24"/>
        </w:rPr>
        <w:t>[44]</w:t>
      </w:r>
      <w:r w:rsidR="00B55C85">
        <w:rPr>
          <w:rFonts w:ascii="Times New Roman" w:hAnsi="Times New Roman" w:cs="Times New Roman"/>
          <w:sz w:val="24"/>
          <w:szCs w:val="24"/>
        </w:rPr>
        <w:fldChar w:fldCharType="end"/>
      </w:r>
      <w:r w:rsidRPr="00A971E6">
        <w:rPr>
          <w:rFonts w:ascii="Times New Roman" w:hAnsi="Times New Roman" w:cs="Times New Roman"/>
          <w:sz w:val="24"/>
          <w:szCs w:val="24"/>
        </w:rPr>
        <w:t>. Additionally, the potential of organoids to bridge the gap between preclinical models and clinical trials is explored.</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6.4 Advancements in Immunotherap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burgeoning field of cancer immunotherapy, aimed at harnessing the immune system to combat </w:t>
      </w:r>
      <w:proofErr w:type="spellStart"/>
      <w:r w:rsidRPr="00A971E6">
        <w:rPr>
          <w:rFonts w:ascii="Times New Roman" w:hAnsi="Times New Roman" w:cs="Times New Roman"/>
          <w:sz w:val="24"/>
          <w:szCs w:val="24"/>
        </w:rPr>
        <w:t>tumors</w:t>
      </w:r>
      <w:proofErr w:type="spellEnd"/>
      <w:r w:rsidRPr="00A971E6">
        <w:rPr>
          <w:rFonts w:ascii="Times New Roman" w:hAnsi="Times New Roman" w:cs="Times New Roman"/>
          <w:sz w:val="24"/>
          <w:szCs w:val="24"/>
        </w:rPr>
        <w:t>, intersects with organoid technology</w:t>
      </w:r>
      <w:r w:rsidR="00385D59">
        <w:rPr>
          <w:rFonts w:ascii="Times New Roman" w:hAnsi="Times New Roman" w:cs="Times New Roman"/>
          <w:sz w:val="24"/>
          <w:szCs w:val="24"/>
        </w:rPr>
        <w:t xml:space="preserve"> </w:t>
      </w:r>
      <w:r w:rsidR="00385D59">
        <w:rPr>
          <w:rFonts w:ascii="Times New Roman" w:hAnsi="Times New Roman" w:cs="Times New Roman"/>
          <w:sz w:val="24"/>
          <w:szCs w:val="24"/>
        </w:rPr>
        <w:fldChar w:fldCharType="begin"/>
      </w:r>
      <w:r w:rsidR="00385D59">
        <w:rPr>
          <w:rFonts w:ascii="Times New Roman" w:hAnsi="Times New Roman" w:cs="Times New Roman"/>
          <w:sz w:val="24"/>
          <w:szCs w:val="24"/>
        </w:rPr>
        <w:instrText xml:space="preserve"> ADDIN ZOTERO_ITEM CSL_CITATION {"citationID":"94XHlgcI","properties":{"formattedCitation":"[45]","plainCitation":"[45]","noteIndex":0},"citationItems":[{"id":4471,"uris":["http://zotero.org/users/5408493/items/EECXW8E3"],"itemData":{"id":4471,"type":"article-journal","container-title":"Cell","DOI":"10.1016/j.cell.2018.11.021","ISSN":"00928674","issue":"7","journalAbbreviation":"Cell","language":"en","page":"1972-1988.e16","source":"DOI.org (Crossref)","title":"Organoid Modeling of the Tumor Immune Microenvironment","volume":"175","author":[{"family":"Neal","given":"James T."},{"family":"Li","given":"Xingnan"},{"family":"Zhu","given":"Junjie"},{"family":"Giangarra","given":"Valeria"},{"family":"Grzeskowiak","given":"Caitlin L."},{"family":"Ju","given":"Jihang"},{"family":"Liu","given":"Iris H."},{"family":"Chiou","given":"Shin-Heng"},{"family":"Salahudeen","given":"Ameen A."},{"family":"Smith","given":"Amber R."},{"family":"Deutsch","given":"Brian C."},{"family":"Liao","given":"Lillian"},{"family":"Zemek","given":"Allison J."},{"family":"Zhao","given":"Fan"},{"family":"Karlsson","given":"Kasper"},{"family":"Schultz","given":"Liora M."},{"family":"Metzner","given":"Thomas J."},{"family":"Nadauld","given":"Lincoln D."},{"family":"Tseng","given":"Yuen-Yi"},{"family":"Alkhairy","given":"Sahar"},{"family":"Oh","given":"Coyin"},{"family":"Keskula","given":"Paula"},{"family":"Mendoza-Villanueva","given":"Daniel"},{"family":"De La Vega","given":"Francisco M."},{"family":"Kunz","given":"Pamela L."},{"family":"Liao","given":"Joseph C."},{"family":"Leppert","given":"John T."},{"family":"Sunwoo","given":"John B."},{"family":"Sabatti","given":"Chiara"},{"family":"Boehm","given":"Jesse S."},{"family":"Hahn","given":"William C."},{"family":"Zheng","given":"Grace X.Y."},{"family":"Davis","given":"Mark M."},{"family":"Kuo","given":"Calvin J."}],"issued":{"date-parts":[["2018",12]]}}}],"schema":"https://github.com/citation-style-language/schema/raw/master/csl-citation.json"} </w:instrText>
      </w:r>
      <w:r w:rsidR="00385D59">
        <w:rPr>
          <w:rFonts w:ascii="Times New Roman" w:hAnsi="Times New Roman" w:cs="Times New Roman"/>
          <w:sz w:val="24"/>
          <w:szCs w:val="24"/>
        </w:rPr>
        <w:fldChar w:fldCharType="separate"/>
      </w:r>
      <w:r w:rsidR="00385D59" w:rsidRPr="00385D59">
        <w:rPr>
          <w:rFonts w:ascii="Times New Roman" w:hAnsi="Times New Roman" w:cs="Times New Roman"/>
          <w:sz w:val="24"/>
        </w:rPr>
        <w:t>[45]</w:t>
      </w:r>
      <w:r w:rsidR="00385D59">
        <w:rPr>
          <w:rFonts w:ascii="Times New Roman" w:hAnsi="Times New Roman" w:cs="Times New Roman"/>
          <w:sz w:val="24"/>
          <w:szCs w:val="24"/>
        </w:rPr>
        <w:fldChar w:fldCharType="end"/>
      </w:r>
      <w:r w:rsidRPr="00A971E6">
        <w:rPr>
          <w:rFonts w:ascii="Times New Roman" w:hAnsi="Times New Roman" w:cs="Times New Roman"/>
          <w:sz w:val="24"/>
          <w:szCs w:val="24"/>
        </w:rPr>
        <w:t xml:space="preserve">. This subsection examines how cancer organoids model the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microenvironment and immune interactions. By enabling the co-culture of organoids with immune cells, researchers gain insights into immunomodulatory responses, antigen presentation, and the efficacy of immune checkpoint inhibitors. The discussions encompass the potential of organoids to predict patient responses to immunotherapies, thus guiding the development of more precise and effective treatment strategies</w:t>
      </w:r>
      <w:r w:rsidR="00385D59">
        <w:rPr>
          <w:rFonts w:ascii="Times New Roman" w:hAnsi="Times New Roman" w:cs="Times New Roman"/>
          <w:sz w:val="24"/>
          <w:szCs w:val="24"/>
        </w:rPr>
        <w:t xml:space="preserve"> </w:t>
      </w:r>
      <w:r w:rsidR="00385D59">
        <w:rPr>
          <w:rFonts w:ascii="Times New Roman" w:hAnsi="Times New Roman" w:cs="Times New Roman"/>
          <w:sz w:val="24"/>
          <w:szCs w:val="24"/>
        </w:rPr>
        <w:fldChar w:fldCharType="begin"/>
      </w:r>
      <w:r w:rsidR="00385D59">
        <w:rPr>
          <w:rFonts w:ascii="Times New Roman" w:hAnsi="Times New Roman" w:cs="Times New Roman"/>
          <w:sz w:val="24"/>
          <w:szCs w:val="24"/>
        </w:rPr>
        <w:instrText xml:space="preserve"> ADDIN ZOTERO_ITEM CSL_CITATION {"citationID":"sFRSpVpA","properties":{"formattedCitation":"[46]","plainCitation":"[46]","noteIndex":0},"citationItems":[{"id":4473,"uris":["http://zotero.org/users/5408493/items/WZPGMUWI"],"itemData":{"id":4473,"type":"article-journal","abstract":"Cancer immunotherapy is exploited for the treatment of disease by modulating the immune system. Since the conventional\n              in vivo\n              animal and 2D\n              in vitro\n              models insufficiently recapitulate the complex tumor immune microenvironment (TIME) of the original tumor. In addition, due to the involvement of the immune system in cancer immunotherapy, more physiomimetic cancer models, such as patient-derived organoids (PDOs), are required to evaluate the efficacy of immunotherapy agents. On the other hand, the dynamic interactions between the neoplastic cells and non-neoplastic host components in the TIME can promote carcinogenesis, tumor metastasis, cancer progression, and drug resistance of cancer cells. Indeed, tumor organoid models can properly recapitulate the TIME by preserving endogenous stromal components including various immune cells, or by adding exogenous immune cells, cancer-associated fibroblasts (CAFs), vasculature, and other components. Therefore, organoid culture platforms could model immunotherapy responses and facilitate the immunotherapy preclinical testing. Here, we discuss the various organoid culture approaches for the modeling of TIME and the applications of complex tumor organoids in testing cancer immunotherapeutics and personalized cancer immunotherapy.","container-title":"Frontiers in Immunology","DOI":"10.3389/fimmu.2022.770465","ISSN":"1664-3224","journalAbbreviation":"Front. Immunol.","page":"770465","source":"DOI.org (Crossref)","title":"Organoid Models for Precision Cancer Immunotherapy","volume":"13","author":[{"family":"Sun","given":"Cai-Ping"},{"family":"Lan","given":"Huan-Rong"},{"family":"Fang","given":"Xing-Liang"},{"family":"Yang","given":"Xiao-Yun"},{"family":"Jin","given":"Ke-Tao"}],"issued":{"date-parts":[["2022",4,5]]}}}],"schema":"https://github.com/citation-style-language/schema/raw/master/csl-citation.json"} </w:instrText>
      </w:r>
      <w:r w:rsidR="00385D59">
        <w:rPr>
          <w:rFonts w:ascii="Times New Roman" w:hAnsi="Times New Roman" w:cs="Times New Roman"/>
          <w:sz w:val="24"/>
          <w:szCs w:val="24"/>
        </w:rPr>
        <w:fldChar w:fldCharType="separate"/>
      </w:r>
      <w:r w:rsidR="00385D59" w:rsidRPr="00385D59">
        <w:rPr>
          <w:rFonts w:ascii="Times New Roman" w:hAnsi="Times New Roman" w:cs="Times New Roman"/>
          <w:sz w:val="24"/>
        </w:rPr>
        <w:t>[46]</w:t>
      </w:r>
      <w:r w:rsidR="00385D59">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6.5 Biomarker Discovery and Liquid Biops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Cancer organoids hold the potential to revolutionize biomarker discovery and liquid biopsies. This subsection explores how organoids provide a platform to identify predictive biomarkers for treatment responses. The section delves into the extraction of genetic material from organoids, enabling the detection of mutations, copy number variations, and gene expression </w:t>
      </w:r>
      <w:r w:rsidRPr="00A971E6">
        <w:rPr>
          <w:rFonts w:ascii="Times New Roman" w:hAnsi="Times New Roman" w:cs="Times New Roman"/>
          <w:sz w:val="24"/>
          <w:szCs w:val="24"/>
        </w:rPr>
        <w:lastRenderedPageBreak/>
        <w:t>profiles that inform treatment decisions. Moreover, the discussions extend to the potential of organoid-derived exosomes as non-invasive biomarkers, paving the way for liquid biopsies that enhance early cancer detection and monitoring</w:t>
      </w:r>
      <w:r w:rsidR="00385D59">
        <w:rPr>
          <w:rFonts w:ascii="Times New Roman" w:hAnsi="Times New Roman" w:cs="Times New Roman"/>
          <w:sz w:val="24"/>
          <w:szCs w:val="24"/>
        </w:rPr>
        <w:t xml:space="preserve"> </w:t>
      </w:r>
      <w:r w:rsidR="00385D59">
        <w:rPr>
          <w:rFonts w:ascii="Times New Roman" w:hAnsi="Times New Roman" w:cs="Times New Roman"/>
          <w:sz w:val="24"/>
          <w:szCs w:val="24"/>
        </w:rPr>
        <w:fldChar w:fldCharType="begin"/>
      </w:r>
      <w:r w:rsidR="00385D59">
        <w:rPr>
          <w:rFonts w:ascii="Times New Roman" w:hAnsi="Times New Roman" w:cs="Times New Roman"/>
          <w:sz w:val="24"/>
          <w:szCs w:val="24"/>
        </w:rPr>
        <w:instrText xml:space="preserve"> ADDIN ZOTERO_ITEM CSL_CITATION {"citationID":"QdKeWGBd","properties":{"formattedCitation":"[47]","plainCitation":"[47]","noteIndex":0},"citationItems":[{"id":4475,"uris":["http://zotero.org/users/5408493/items/TYX6CXUX"],"itemData":{"id":4475,"type":"article-journal","abstract":"Organoids are three-dimensional culture systems generated from embryonic stem cells, induced pluripotent stem cells, and adult stem cells. They are capable of cell proliferation, differentiation, and self-renewal. Upon stimulation by signal factors and/or growth factors, organoids self-assemble to replicate the morphological and structural characteristics of the corresponding organs. They provide an extraordinary platform for investigating organ development and mimicking pathological processes. Organoid biobanks derived from a wide range of carcinomas have been established to represent different lesions or stages of clinical tumors. Importantly, genomic and transcriptomic analyses have confirmed maintenance of intra- and interpatient heterogeneities in organoids. Therefore, this technology has the potential to revolutionize drug screening and personalized medicine. In this review, we summarized the characteristics and applications of organoids in cancer research by the establishment of organoid biobanks directly from tumor organoids or from genetically modified non-cancerous organoids. We also analyzed the current state of organoid applications in drug screening and personalized medicine.","container-title":"Cancer Biology &amp; Medicine","DOI":"10.20892/j.issn.2095-3941.2021.0335","ISSN":"2095-3941","issue":"3","journalAbbreviation":"Cancer Biol Med","language":"eng","note":"PMID: 34520134\nPMCID: PMC8958892","page":"319-332","source":"PubMed","title":"Tumor organoids for cancer research and personalized medicine","volume":"19","author":[{"family":"Yang","given":"Hui"},{"family":"Wang","given":"Yinuo"},{"family":"Wang","given":"Peng"},{"family":"Zhang","given":"Ning"},{"family":"Wang","given":"Pengyuan"}],"issued":{"date-parts":[["2021",9,14]]}}}],"schema":"https://github.com/citation-style-language/schema/raw/master/csl-citation.json"} </w:instrText>
      </w:r>
      <w:r w:rsidR="00385D59">
        <w:rPr>
          <w:rFonts w:ascii="Times New Roman" w:hAnsi="Times New Roman" w:cs="Times New Roman"/>
          <w:sz w:val="24"/>
          <w:szCs w:val="24"/>
        </w:rPr>
        <w:fldChar w:fldCharType="separate"/>
      </w:r>
      <w:r w:rsidR="00385D59" w:rsidRPr="00385D59">
        <w:rPr>
          <w:rFonts w:ascii="Times New Roman" w:hAnsi="Times New Roman" w:cs="Times New Roman"/>
          <w:sz w:val="24"/>
        </w:rPr>
        <w:t>[47]</w:t>
      </w:r>
      <w:r w:rsidR="00385D59">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6.6 Future Avenues and Challeng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s cancer organoid research accelerates, this subsection ventures into the promising avenues and challenges that lie ahead. It scrutinizes the potential of multi-organoid systems to model interactions between primary </w:t>
      </w:r>
      <w:proofErr w:type="spellStart"/>
      <w:r w:rsidRPr="00A971E6">
        <w:rPr>
          <w:rFonts w:ascii="Times New Roman" w:hAnsi="Times New Roman" w:cs="Times New Roman"/>
          <w:sz w:val="24"/>
          <w:szCs w:val="24"/>
        </w:rPr>
        <w:t>tumors</w:t>
      </w:r>
      <w:proofErr w:type="spellEnd"/>
      <w:r w:rsidRPr="00A971E6">
        <w:rPr>
          <w:rFonts w:ascii="Times New Roman" w:hAnsi="Times New Roman" w:cs="Times New Roman"/>
          <w:sz w:val="24"/>
          <w:szCs w:val="24"/>
        </w:rPr>
        <w:t xml:space="preserve"> and metastatic sites, offering a comprehensive understanding of cancer progression. Moreover, the discussions extend to challenges such as improving organoid vascularization, enhancing long-term culture viability, and integrating genomic and proteomic data to refine predictive models</w:t>
      </w:r>
      <w:r w:rsidR="00385D59">
        <w:rPr>
          <w:rFonts w:ascii="Times New Roman" w:hAnsi="Times New Roman" w:cs="Times New Roman"/>
          <w:sz w:val="24"/>
          <w:szCs w:val="24"/>
        </w:rPr>
        <w:t xml:space="preserve"> </w:t>
      </w:r>
      <w:r w:rsidR="00385D59">
        <w:rPr>
          <w:rFonts w:ascii="Times New Roman" w:hAnsi="Times New Roman" w:cs="Times New Roman"/>
          <w:sz w:val="24"/>
          <w:szCs w:val="24"/>
        </w:rPr>
        <w:fldChar w:fldCharType="begin"/>
      </w:r>
      <w:r w:rsidR="00385D59">
        <w:rPr>
          <w:rFonts w:ascii="Times New Roman" w:hAnsi="Times New Roman" w:cs="Times New Roman"/>
          <w:sz w:val="24"/>
          <w:szCs w:val="24"/>
        </w:rPr>
        <w:instrText xml:space="preserve"> ADDIN ZOTERO_ITEM CSL_CITATION {"citationID":"kroWh4gA","properties":{"formattedCitation":"[43]","plainCitation":"[43]","noteIndex":0},"citationItems":[{"id":4463,"uris":["http://zotero.org/users/5408493/items/K5J5TU36"],"itemData":{"id":4463,"type":"article-journal","abstract":"Patient-derived cancer cells (PDCs) and patient-derived xenografts (PDXs) are often used as tumor models, but have many shortcomings. PDCs not only lack diversity in terms of cell type, spatial organization, and microenvironment but also have adverse effects in stem cell cultures, whereas PDX are expensive with a low transplantation success rate and require a long culture time. In recent years, advances in three-dimensional (3D) organoid culture technology have led to the development of novel physiological systems that model the tissues of origin more precisely than traditional culture methods. Patient-derived cancer organoids bridge the conventional gaps in PDC and PDX models and closely reflect the pathophysiological features of natural tumorigenesis and metastasis, and have led to new patient-specific drug screening techniques, development of individualized treatment regimens, and discovery of prognostic biomarkers and mechanisms of resistance. Synergistic combinations of cancer organoids with other technologies, for example, organ-on-a-chip, 3D bio-printing, and CRISPR-Cas9-mediated homology-independent organoid transgenesis, and with treatments, such as immunotherapy, have been useful in overcoming their limitations and led to the development of more suitable model systems that recapitulate the complex stroma of cancer, inter-organ and intra-organ communications, and potentially multiorgan metastasis. In this review, we discuss various methods for the creation of organ-specific cancer organoids and summarize organ-specific advances and applications, synergistic technologies, and treatments as well as current limitations and future prospects for cancer organoids. Further advances will bring this novel 3D organoid culture technique closer to clinical practice in the future.","container-title":"Cancer Communications (London, England)","DOI":"10.1002/cac2.12224","ISSN":"2523-3548","issue":"12","journalAbbreviation":"Cancer Commun (Lond)","language":"eng","note":"PMID: 34713636\nPMCID: PMC8696219","page":"1331-1353","source":"PubMed","title":"Tumor organoids: synergistic applications, current challenges, and future prospects in cancer therapy","title-short":"Tumor organoids","volume":"41","author":[{"family":"Qu","given":"Jingjing"},{"family":"Kalyani","given":"Farhin Shaheed"},{"family":"Liu","given":"Li"},{"family":"Cheng","given":"Tianli"},{"family":"Chen","given":"Lijun"}],"issued":{"date-parts":[["2021",12]]}}}],"schema":"https://github.com/citation-style-language/schema/raw/master/csl-citation.json"} </w:instrText>
      </w:r>
      <w:r w:rsidR="00385D59">
        <w:rPr>
          <w:rFonts w:ascii="Times New Roman" w:hAnsi="Times New Roman" w:cs="Times New Roman"/>
          <w:sz w:val="24"/>
          <w:szCs w:val="24"/>
        </w:rPr>
        <w:fldChar w:fldCharType="separate"/>
      </w:r>
      <w:r w:rsidR="00385D59" w:rsidRPr="00385D59">
        <w:rPr>
          <w:rFonts w:ascii="Times New Roman" w:hAnsi="Times New Roman" w:cs="Times New Roman"/>
          <w:sz w:val="24"/>
        </w:rPr>
        <w:t>[43]</w:t>
      </w:r>
      <w:r w:rsidR="00385D59">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By providing a comprehensive exploration of cancer organoid research, this section equips researchers and readers with a profound understanding of how these miniature </w:t>
      </w:r>
      <w:proofErr w:type="spellStart"/>
      <w:r w:rsidRPr="00A971E6">
        <w:rPr>
          <w:rFonts w:ascii="Times New Roman" w:hAnsi="Times New Roman" w:cs="Times New Roman"/>
          <w:sz w:val="24"/>
          <w:szCs w:val="24"/>
        </w:rPr>
        <w:t>tumor</w:t>
      </w:r>
      <w:proofErr w:type="spellEnd"/>
      <w:r w:rsidRPr="00A971E6">
        <w:rPr>
          <w:rFonts w:ascii="Times New Roman" w:hAnsi="Times New Roman" w:cs="Times New Roman"/>
          <w:sz w:val="24"/>
          <w:szCs w:val="24"/>
        </w:rPr>
        <w:t xml:space="preserve"> models are reshaping the landscape of oncology and personalized medicine.</w:t>
      </w:r>
    </w:p>
    <w:p w:rsidR="00D0283C" w:rsidRPr="00A971E6" w:rsidRDefault="00D0283C" w:rsidP="00A971E6">
      <w:pPr>
        <w:jc w:val="both"/>
        <w:rPr>
          <w:rFonts w:ascii="Times New Roman" w:hAnsi="Times New Roman" w:cs="Times New Roman"/>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7. Reproductive Biolog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intricate dance of reproduction and early embryonic development has found a captivating canvas in the form of organoids. This section delves deeper into the applications of organoids in </w:t>
      </w:r>
      <w:proofErr w:type="spellStart"/>
      <w:r w:rsidRPr="00A971E6">
        <w:rPr>
          <w:rFonts w:ascii="Times New Roman" w:hAnsi="Times New Roman" w:cs="Times New Roman"/>
          <w:sz w:val="24"/>
          <w:szCs w:val="24"/>
        </w:rPr>
        <w:t>unraveling</w:t>
      </w:r>
      <w:proofErr w:type="spellEnd"/>
      <w:r w:rsidRPr="00A971E6">
        <w:rPr>
          <w:rFonts w:ascii="Times New Roman" w:hAnsi="Times New Roman" w:cs="Times New Roman"/>
          <w:sz w:val="24"/>
          <w:szCs w:val="24"/>
        </w:rPr>
        <w:t xml:space="preserve"> the mysteries of gametogenesis, early embryogenesis, and reproductive disorder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7.1 Gametogenesis and Germ Cell Developmen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7.2 Deciphering Early Embryonic Developmen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Early embryonic development, a symphony of intricate processes, unfolds within the confines of </w:t>
      </w:r>
      <w:proofErr w:type="spellStart"/>
      <w:r w:rsidRPr="00A971E6">
        <w:rPr>
          <w:rFonts w:ascii="Times New Roman" w:hAnsi="Times New Roman" w:cs="Times New Roman"/>
          <w:sz w:val="24"/>
          <w:szCs w:val="24"/>
        </w:rPr>
        <w:t>embryoid</w:t>
      </w:r>
      <w:proofErr w:type="spellEnd"/>
      <w:r w:rsidRPr="00A971E6">
        <w:rPr>
          <w:rFonts w:ascii="Times New Roman" w:hAnsi="Times New Roman" w:cs="Times New Roman"/>
          <w:sz w:val="24"/>
          <w:szCs w:val="24"/>
        </w:rPr>
        <w:t xml:space="preserve"> and </w:t>
      </w:r>
      <w:proofErr w:type="spellStart"/>
      <w:r w:rsidRPr="00A971E6">
        <w:rPr>
          <w:rFonts w:ascii="Times New Roman" w:hAnsi="Times New Roman" w:cs="Times New Roman"/>
          <w:sz w:val="24"/>
          <w:szCs w:val="24"/>
        </w:rPr>
        <w:t>blastoid</w:t>
      </w:r>
      <w:proofErr w:type="spellEnd"/>
      <w:r w:rsidRPr="00A971E6">
        <w:rPr>
          <w:rFonts w:ascii="Times New Roman" w:hAnsi="Times New Roman" w:cs="Times New Roman"/>
          <w:sz w:val="24"/>
          <w:szCs w:val="24"/>
        </w:rPr>
        <w:t xml:space="preserve"> organoids. This subsection embarks on a journey through gastrulation, germ layer specification, and the establishment of the embryonic body plan. It examines how </w:t>
      </w:r>
      <w:proofErr w:type="spellStart"/>
      <w:r w:rsidRPr="00A971E6">
        <w:rPr>
          <w:rFonts w:ascii="Times New Roman" w:hAnsi="Times New Roman" w:cs="Times New Roman"/>
          <w:sz w:val="24"/>
          <w:szCs w:val="24"/>
        </w:rPr>
        <w:t>embryoid</w:t>
      </w:r>
      <w:proofErr w:type="spellEnd"/>
      <w:r w:rsidRPr="00A971E6">
        <w:rPr>
          <w:rFonts w:ascii="Times New Roman" w:hAnsi="Times New Roman" w:cs="Times New Roman"/>
          <w:sz w:val="24"/>
          <w:szCs w:val="24"/>
        </w:rPr>
        <w:t xml:space="preserve"> and </w:t>
      </w:r>
      <w:proofErr w:type="spellStart"/>
      <w:r w:rsidRPr="00A971E6">
        <w:rPr>
          <w:rFonts w:ascii="Times New Roman" w:hAnsi="Times New Roman" w:cs="Times New Roman"/>
          <w:sz w:val="24"/>
          <w:szCs w:val="24"/>
        </w:rPr>
        <w:t>blastoid</w:t>
      </w:r>
      <w:proofErr w:type="spellEnd"/>
      <w:r w:rsidRPr="00A971E6">
        <w:rPr>
          <w:rFonts w:ascii="Times New Roman" w:hAnsi="Times New Roman" w:cs="Times New Roman"/>
          <w:sz w:val="24"/>
          <w:szCs w:val="24"/>
        </w:rPr>
        <w:t xml:space="preserve"> organoids capture the transient developmental stages that are otherwise challenging to study in vivo. Moreover, the discussions extend to how these organoids provide a platform to investigate early pregnancy loss, birth defects, and potential interventions</w:t>
      </w:r>
      <w:r w:rsidR="00CA7317">
        <w:rPr>
          <w:rFonts w:ascii="Times New Roman" w:hAnsi="Times New Roman" w:cs="Times New Roman"/>
          <w:sz w:val="24"/>
          <w:szCs w:val="24"/>
        </w:rPr>
        <w:t xml:space="preserve"> </w:t>
      </w:r>
      <w:r w:rsidR="00CA7317">
        <w:rPr>
          <w:rFonts w:ascii="Times New Roman" w:hAnsi="Times New Roman" w:cs="Times New Roman"/>
          <w:sz w:val="24"/>
          <w:szCs w:val="24"/>
        </w:rPr>
        <w:fldChar w:fldCharType="begin"/>
      </w:r>
      <w:r w:rsidR="00CA7317">
        <w:rPr>
          <w:rFonts w:ascii="Times New Roman" w:hAnsi="Times New Roman" w:cs="Times New Roman"/>
          <w:sz w:val="24"/>
          <w:szCs w:val="24"/>
        </w:rPr>
        <w:instrText xml:space="preserve"> ADDIN ZOTERO_ITEM CSL_CITATION {"citationID":"CtEbKRKH","properties":{"formattedCitation":"[48]","plainCitation":"[48]","noteIndex":0},"citationItems":[{"id":4481,"uris":["http://zotero.org/users/5408493/items/E7YKKGJQ"],"itemData":{"id":4481,"type":"article-journal","abstract":"Gametogenesis, the process of forming mature germ cells, is an integral part of both an individual's and a species' health and well-being. This chapter focuses on critical male and female genetic and epigenetic processes underlying normal gamete formation through their differentiation to fertilization. Finally, we explore how knowledge gained from this field has contributed to progress in areas with great clinical promise, such as in vitro gametogenesis.","container-title":"Current Topics in Developmental Biology","DOI":"10.1016/bs.ctdb.2018.12.006","ISSN":"1557-8933","journalAbbreviation":"Curr Top Dev Biol","language":"eng","note":"PMID: 30797511\nPMCID: PMC7133493","page":"257-310","source":"PubMed","title":"Gametogenesis: A journey from inception to conception","title-short":"Gametogenesis","volume":"132","author":[{"family":"Larose","given":"Hailey"},{"family":"Shami","given":"Adrienne Niederriter"},{"family":"Abbott","given":"Haley"},{"family":"Manske","given":"Gabriel"},{"family":"Lei","given":"Lei"},{"family":"Hammoud","given":"Saher Sue"}],"issued":{"date-parts":[["2019"]]}}}],"schema":"https://github.com/citation-style-language/schema/raw/master/csl-citation.json"} </w:instrText>
      </w:r>
      <w:r w:rsidR="00CA7317">
        <w:rPr>
          <w:rFonts w:ascii="Times New Roman" w:hAnsi="Times New Roman" w:cs="Times New Roman"/>
          <w:sz w:val="24"/>
          <w:szCs w:val="24"/>
        </w:rPr>
        <w:fldChar w:fldCharType="separate"/>
      </w:r>
      <w:r w:rsidR="00CA7317" w:rsidRPr="00CA7317">
        <w:rPr>
          <w:rFonts w:ascii="Times New Roman" w:hAnsi="Times New Roman" w:cs="Times New Roman"/>
          <w:sz w:val="24"/>
        </w:rPr>
        <w:t>[48]</w:t>
      </w:r>
      <w:r w:rsidR="00CA7317">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 xml:space="preserve">7.3 </w:t>
      </w:r>
      <w:proofErr w:type="spellStart"/>
      <w:r w:rsidRPr="00B402DD">
        <w:rPr>
          <w:rFonts w:ascii="Times New Roman" w:hAnsi="Times New Roman" w:cs="Times New Roman"/>
          <w:b/>
          <w:sz w:val="24"/>
          <w:szCs w:val="24"/>
        </w:rPr>
        <w:t>Modeling</w:t>
      </w:r>
      <w:proofErr w:type="spellEnd"/>
      <w:r w:rsidRPr="00B402DD">
        <w:rPr>
          <w:rFonts w:ascii="Times New Roman" w:hAnsi="Times New Roman" w:cs="Times New Roman"/>
          <w:b/>
          <w:sz w:val="24"/>
          <w:szCs w:val="24"/>
        </w:rPr>
        <w:t xml:space="preserve"> Reproductive Disorder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s have illuminated a path to comprehending reproductive disorders that impact fertility and family planning. This subsection delves into how reproductive organoids are harnessed to model conditions such as polycystic ovary syndrome (PCOS), endometriosis, and uterine fibroids</w:t>
      </w:r>
      <w:r w:rsidR="00CA7317">
        <w:rPr>
          <w:rFonts w:ascii="Times New Roman" w:hAnsi="Times New Roman" w:cs="Times New Roman"/>
          <w:sz w:val="24"/>
          <w:szCs w:val="24"/>
        </w:rPr>
        <w:t xml:space="preserve"> </w:t>
      </w:r>
      <w:r w:rsidR="00CA7317">
        <w:rPr>
          <w:rFonts w:ascii="Times New Roman" w:hAnsi="Times New Roman" w:cs="Times New Roman"/>
          <w:sz w:val="24"/>
          <w:szCs w:val="24"/>
        </w:rPr>
        <w:fldChar w:fldCharType="begin"/>
      </w:r>
      <w:r w:rsidR="00CA7317">
        <w:rPr>
          <w:rFonts w:ascii="Times New Roman" w:hAnsi="Times New Roman" w:cs="Times New Roman"/>
          <w:sz w:val="24"/>
          <w:szCs w:val="24"/>
        </w:rPr>
        <w:instrText xml:space="preserve"> ADDIN ZOTERO_ITEM CSL_CITATION {"citationID":"ESpSOWA9","properties":{"formattedCitation":"[49]","plainCitation":"[49]","noteIndex":0},"citationItems":[{"id":4484,"uris":["http://zotero.org/users/5408493/items/36YMY2XE"],"itemData":{"id":4484,"type":"article-journal","abstract":"Recent developments in organoid technology are revolutionizing our knowledge about the biology, physiology, and function of various organs. Female reproductive biology and medicine also benefit from this technology. Organoids recapitulate features of different reproductive organs including the uterus, fallopian tubes, and ovaries, as well as trophoblasts. The genetic stability of organoids and long-lasting commitment to their tissue of origin during long-term culture makes them attractive substitutes for animal and in vitro models. Despite current limitations, organoids offer a promising platform to address fundamental questions regarding the reproductive system's physiology and pathology. They provide a human source to harness stem cells for regenerative medicine, heal damaged epithelia in specific diseases, and study biological processes in healthy and pathological conditions. The combination of male and female reproductive organoids with other technologies, such as microfluidics technology, would enable scientists to create a multi-organoid-on-a-chip platform for the next step to human-on-a-chip platforms for clinical applications, drug discovery, and toxicology studies. The present review discusses recent advances in producing organoid models of reproductive organs and highlights their applications, as well as technical challenges and future directions.","container-title":"Reproductive biology and endocrinology: RB&amp;E","DOI":"10.1186/s12958-020-00621-z","ISSN":"1477-7827","issue":"1","journalAbbreviation":"Reprod Biol Endocrinol","language":"eng","note":"PMID: 32552764\nPMCID: PMC7301968","page":"64","source":"PubMed","title":"Organoid technology in female reproductive biomedicine","volume":"18","author":[{"family":"Heidari-Khoei","given":"Heidar"},{"family":"Esfandiari","given":"Fereshteh"},{"family":"Hajari","given":"Mohammad Amin"},{"family":"Ghorbaninejad","given":"Zeynab"},{"family":"Piryaei","given":"Abbas"},{"family":"Baharvand","given":"Hossein"}],"issued":{"date-parts":[["2020",6,18]]}}}],"schema":"https://github.com/citation-style-language/schema/raw/master/csl-citation.json"} </w:instrText>
      </w:r>
      <w:r w:rsidR="00CA7317">
        <w:rPr>
          <w:rFonts w:ascii="Times New Roman" w:hAnsi="Times New Roman" w:cs="Times New Roman"/>
          <w:sz w:val="24"/>
          <w:szCs w:val="24"/>
        </w:rPr>
        <w:fldChar w:fldCharType="separate"/>
      </w:r>
      <w:r w:rsidR="00CA7317" w:rsidRPr="00CA7317">
        <w:rPr>
          <w:rFonts w:ascii="Times New Roman" w:hAnsi="Times New Roman" w:cs="Times New Roman"/>
          <w:sz w:val="24"/>
        </w:rPr>
        <w:t>[49]</w:t>
      </w:r>
      <w:r w:rsidR="00CA7317">
        <w:rPr>
          <w:rFonts w:ascii="Times New Roman" w:hAnsi="Times New Roman" w:cs="Times New Roman"/>
          <w:sz w:val="24"/>
          <w:szCs w:val="24"/>
        </w:rPr>
        <w:fldChar w:fldCharType="end"/>
      </w:r>
      <w:r w:rsidRPr="00A971E6">
        <w:rPr>
          <w:rFonts w:ascii="Times New Roman" w:hAnsi="Times New Roman" w:cs="Times New Roman"/>
          <w:sz w:val="24"/>
          <w:szCs w:val="24"/>
        </w:rPr>
        <w:t xml:space="preserve">. By replicating disease-specific phenotypes, hormone responses, and tissue </w:t>
      </w:r>
      <w:proofErr w:type="spellStart"/>
      <w:r w:rsidRPr="00A971E6">
        <w:rPr>
          <w:rFonts w:ascii="Times New Roman" w:hAnsi="Times New Roman" w:cs="Times New Roman"/>
          <w:sz w:val="24"/>
          <w:szCs w:val="24"/>
        </w:rPr>
        <w:t>remodeling</w:t>
      </w:r>
      <w:proofErr w:type="spellEnd"/>
      <w:r w:rsidRPr="00A971E6">
        <w:rPr>
          <w:rFonts w:ascii="Times New Roman" w:hAnsi="Times New Roman" w:cs="Times New Roman"/>
          <w:sz w:val="24"/>
          <w:szCs w:val="24"/>
        </w:rPr>
        <w:t>, researchers gain insights into disease mechanisms and potential therapeutic targets. The section also explores the potential of organoids to advance the development of contraceptives and assistive reproductive technologies</w:t>
      </w:r>
      <w:r w:rsidR="00CA7317">
        <w:rPr>
          <w:rFonts w:ascii="Times New Roman" w:hAnsi="Times New Roman" w:cs="Times New Roman"/>
          <w:sz w:val="24"/>
          <w:szCs w:val="24"/>
        </w:rPr>
        <w:t xml:space="preserve"> </w:t>
      </w:r>
      <w:r w:rsidR="00CA7317">
        <w:rPr>
          <w:rFonts w:ascii="Times New Roman" w:hAnsi="Times New Roman" w:cs="Times New Roman"/>
          <w:sz w:val="24"/>
          <w:szCs w:val="24"/>
        </w:rPr>
        <w:fldChar w:fldCharType="begin"/>
      </w:r>
      <w:r w:rsidR="00CA7317">
        <w:rPr>
          <w:rFonts w:ascii="Times New Roman" w:hAnsi="Times New Roman" w:cs="Times New Roman"/>
          <w:sz w:val="24"/>
          <w:szCs w:val="24"/>
        </w:rPr>
        <w:instrText xml:space="preserve"> ADDIN ZOTERO_ITEM CSL_CITATION {"citationID":"MmADof1Q","properties":{"formattedCitation":"[50]","plainCitation":"[50]","noteIndex":0},"citationItems":[{"id":4487,"uris":["http://zotero.org/users/5408493/items/2DP572DJ"],"itemData":{"id":4487,"type":"article-journal","abstract":"Healthy functioning of the female reproductive tract (FRT) depends on balanced and dynamic regulation by hormones during the menstrual cycle, pregnancy and childbirth. The mucosal epithelial lining of different regions of the FRT-ovaries, fallopian tubes, uterus, cervix and vagina-facilitates the selective transport of gametes and successful transfer of the zygote to the uterus where it implants and pregnancy takes place. It also prevents pathogen entry. Recent developments in three-dimensional (3D) organoid systems from the FRT now provide crucial experimental models that recapitulate the cellular heterogeneity and physiological, anatomical and functional properties of the organ in vitro. In this review, we summarise the state of the art on organoids generated from different regions of the FRT. We discuss the potential applications of these powerful in vitro models to study normal physiology, fertility, infections, diseases, drug discovery and personalised medicine.","container-title":"Journal of Molecular Medicine (Berlin, Germany)","DOI":"10.1007/s00109-020-02028-0","ISSN":"1432-1440","issue":"4","journalAbbreviation":"J Mol Med (Berl)","language":"eng","note":"PMID: 33580825\nPMCID: PMC8026429","page":"531-553","source":"PubMed","title":"Organoids of the female reproductive tract","volume":"99","author":[{"family":"Chumduri","given":"Cindrilla"},{"family":"Turco","given":"Margherita Y."}],"issued":{"date-parts":[["2021",4]]}}}],"schema":"https://github.com/citation-style-language/schema/raw/master/csl-citation.json"} </w:instrText>
      </w:r>
      <w:r w:rsidR="00CA7317">
        <w:rPr>
          <w:rFonts w:ascii="Times New Roman" w:hAnsi="Times New Roman" w:cs="Times New Roman"/>
          <w:sz w:val="24"/>
          <w:szCs w:val="24"/>
        </w:rPr>
        <w:fldChar w:fldCharType="separate"/>
      </w:r>
      <w:r w:rsidR="00CA7317" w:rsidRPr="00CA7317">
        <w:rPr>
          <w:rFonts w:ascii="Times New Roman" w:hAnsi="Times New Roman" w:cs="Times New Roman"/>
          <w:sz w:val="24"/>
        </w:rPr>
        <w:t>[50]</w:t>
      </w:r>
      <w:r w:rsidR="00CA7317">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7.4 Personalized Approaches to Fertilit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personalized nature of reproductive health finds resonance in organoids. This subsection scrutinizes how patient-derived reproductive organoids hold the promise of tailoring fertility </w:t>
      </w:r>
      <w:r w:rsidRPr="00A971E6">
        <w:rPr>
          <w:rFonts w:ascii="Times New Roman" w:hAnsi="Times New Roman" w:cs="Times New Roman"/>
          <w:sz w:val="24"/>
          <w:szCs w:val="24"/>
        </w:rPr>
        <w:lastRenderedPageBreak/>
        <w:t>interventions to individual needs. By creating organoids from patient samples, researchers can evaluate the response to hormonal treatments, predict egg and sperm quality, and optimize fertility preservation strategies. Moreover, the discussions encompass the potential of organoids to guide in vitro fertilization (IVF) protocols and refine the selection of embryos for transfer</w:t>
      </w:r>
      <w:r w:rsidR="000F3ECF">
        <w:rPr>
          <w:rFonts w:ascii="Times New Roman" w:hAnsi="Times New Roman" w:cs="Times New Roman"/>
          <w:sz w:val="24"/>
          <w:szCs w:val="24"/>
        </w:rPr>
        <w:t xml:space="preserve"> </w:t>
      </w:r>
      <w:r w:rsidR="000F3ECF">
        <w:rPr>
          <w:rFonts w:ascii="Times New Roman" w:hAnsi="Times New Roman" w:cs="Times New Roman"/>
          <w:sz w:val="24"/>
          <w:szCs w:val="24"/>
        </w:rPr>
        <w:fldChar w:fldCharType="begin"/>
      </w:r>
      <w:r w:rsidR="000F3ECF">
        <w:rPr>
          <w:rFonts w:ascii="Times New Roman" w:hAnsi="Times New Roman" w:cs="Times New Roman"/>
          <w:sz w:val="24"/>
          <w:szCs w:val="24"/>
        </w:rPr>
        <w:instrText xml:space="preserve"> ADDIN ZOTERO_ITEM CSL_CITATION {"citationID":"P613HnBq","properties":{"formattedCitation":"[28, 50]","plainCitation":"[28, 50]","noteIndex":0},"citationItems":[{"id":4422,"uris":["http://zotero.org/users/5408493/items/9XSXG646"],"itemData":{"id":4422,"type":"article-journal","abstract":"We are entering an era of medicine where increasingly sophisticated data will be obtained from patients to determine proper diagnosis, predict outcomes and direct therapies. We predict that the most valuable data will be produced by systems that are highly dynamic in both time and space. Three-dimensional (3D) organoids are poised to be such a highly valuable system for a variety of gastrointestinal (GI) diseases. In the lab, organoids have emerged as powerful systems to model molecular and cellular processes orchestrating natural and pathophysiological human tissue formation in remarkable detail. Preclinical studies have impressively demonstrated that these organs-in-a-dish can be used to model immunological, neoplastic, metabolic or infectious GI disorders by taking advantage of patient-derived material. Technological breakthroughs now allow to study cellular communication and molecular mechanisms of interorgan cross-talk in health and disease including communication along for example, the gut-brain axis or gut-liver axis. Despite considerable success in culturing classical 3D organoids from various parts of the GI tract, some challenges remain to develop these systems to best help patients. Novel platforms such as organ-on-a-chip, engineered biomimetic systems including engineered organoids, micromanufacturing, bioprinting and enhanced rigour and reproducibility will open improved avenues for tissue engineering, as well as regenerative and personalised medicine. This review will highlight some of the established methods and also some exciting novel perspectives on organoids in the fields of gastroenterology. At present, this field is poised to move forward and impact many currently intractable GI diseases in the form of novel diagnostics and therapeutics.","container-title":"Gut","DOI":"10.1136/gutjnl-2021-326560","ISSN":"1468-3288","issue":"9","journalAbbreviation":"Gut","language":"eng","note":"PMID: 35636923\nPMCID: PMC9380493","page":"1892-1908","source":"PubMed","title":"Organoids in gastrointestinal diseases: from experimental models to clinical translation","title-short":"Organoids in gastrointestinal diseases","volume":"71","author":[{"family":"Günther","given":"Claudia"},{"family":"Winner","given":"Beate"},{"family":"Neurath","given":"Markus F."},{"family":"Stappenbeck","given":"Thaddeus S."}],"issued":{"date-parts":[["2022",9]]}},"label":"page"},{"id":4487,"uris":["http://zotero.org/users/5408493/items/2DP572DJ"],"itemData":{"id":4487,"type":"article-journal","abstract":"Healthy functioning of the female reproductive tract (FRT) depends on balanced and dynamic regulation by hormones during the menstrual cycle, pregnancy and childbirth. The mucosal epithelial lining of different regions of the FRT-ovaries, fallopian tubes, uterus, cervix and vagina-facilitates the selective transport of gametes and successful transfer of the zygote to the uterus where it implants and pregnancy takes place. It also prevents pathogen entry. Recent developments in three-dimensional (3D) organoid systems from the FRT now provide crucial experimental models that recapitulate the cellular heterogeneity and physiological, anatomical and functional properties of the organ in vitro. In this review, we summarise the state of the art on organoids generated from different regions of the FRT. We discuss the potential applications of these powerful in vitro models to study normal physiology, fertility, infections, diseases, drug discovery and personalised medicine.","container-title":"Journal of Molecular Medicine (Berlin, Germany)","DOI":"10.1007/s00109-020-02028-0","ISSN":"1432-1440","issue":"4","journalAbbreviation":"J Mol Med (Berl)","language":"eng","note":"PMID: 33580825\nPMCID: PMC8026429","page":"531-553","source":"PubMed","title":"Organoids of the female reproductive tract","volume":"99","author":[{"family":"Chumduri","given":"Cindrilla"},{"family":"Turco","given":"Margherita Y."}],"issued":{"date-parts":[["2021",4]]}},"label":"page"}],"schema":"https://github.com/citation-style-language/schema/raw/master/csl-citation.json"} </w:instrText>
      </w:r>
      <w:r w:rsidR="000F3ECF">
        <w:rPr>
          <w:rFonts w:ascii="Times New Roman" w:hAnsi="Times New Roman" w:cs="Times New Roman"/>
          <w:sz w:val="24"/>
          <w:szCs w:val="24"/>
        </w:rPr>
        <w:fldChar w:fldCharType="separate"/>
      </w:r>
      <w:r w:rsidR="000F3ECF" w:rsidRPr="000F3ECF">
        <w:rPr>
          <w:rFonts w:ascii="Times New Roman" w:hAnsi="Times New Roman" w:cs="Times New Roman"/>
          <w:sz w:val="24"/>
        </w:rPr>
        <w:t>[28, 50]</w:t>
      </w:r>
      <w:r w:rsidR="000F3ECF">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7.5 Ethical Considerations and Future Direc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ethically charged terrain of reproductive biology is accentuated by organoid technology. This subsection probes the ethical dimensions of creating gametocyte and </w:t>
      </w:r>
      <w:proofErr w:type="spellStart"/>
      <w:r w:rsidRPr="00A971E6">
        <w:rPr>
          <w:rFonts w:ascii="Times New Roman" w:hAnsi="Times New Roman" w:cs="Times New Roman"/>
          <w:sz w:val="24"/>
          <w:szCs w:val="24"/>
        </w:rPr>
        <w:t>embryoid</w:t>
      </w:r>
      <w:proofErr w:type="spellEnd"/>
      <w:r w:rsidRPr="00A971E6">
        <w:rPr>
          <w:rFonts w:ascii="Times New Roman" w:hAnsi="Times New Roman" w:cs="Times New Roman"/>
          <w:sz w:val="24"/>
          <w:szCs w:val="24"/>
        </w:rPr>
        <w:t xml:space="preserve"> organoids, addressing concerns about the potential for synthetic gametes and embryos. The section also delves into potential future directions, such as the integration of organoids with artificial womb technology and the potential to generate gametes from pluripotent stem cells, reshaping the landscape of reproductive medicine.</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7.6 Challenges and Opportunit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s the field of reproductive biology organoids advances, this subsection navigates through the challenges and opportunities that lie ahead. It examines the potential to model more complex reproductive processes, such as implantation and placental development, within organoid systems. Moreover, the section explores challenges such as fine-tuning hormonal microenvironments, </w:t>
      </w:r>
      <w:proofErr w:type="spellStart"/>
      <w:r w:rsidRPr="00A971E6">
        <w:rPr>
          <w:rFonts w:ascii="Times New Roman" w:hAnsi="Times New Roman" w:cs="Times New Roman"/>
          <w:sz w:val="24"/>
          <w:szCs w:val="24"/>
        </w:rPr>
        <w:t>modeling</w:t>
      </w:r>
      <w:proofErr w:type="spellEnd"/>
      <w:r w:rsidRPr="00A971E6">
        <w:rPr>
          <w:rFonts w:ascii="Times New Roman" w:hAnsi="Times New Roman" w:cs="Times New Roman"/>
          <w:sz w:val="24"/>
          <w:szCs w:val="24"/>
        </w:rPr>
        <w:t xml:space="preserve"> dynamic tissue interactions, and establishing robust culture conditions for long-term organoid viability</w:t>
      </w:r>
      <w:r w:rsidR="000F3ECF">
        <w:rPr>
          <w:rFonts w:ascii="Times New Roman" w:hAnsi="Times New Roman" w:cs="Times New Roman"/>
          <w:sz w:val="24"/>
          <w:szCs w:val="24"/>
        </w:rPr>
        <w:t xml:space="preserve"> </w:t>
      </w:r>
      <w:r w:rsidR="000F3ECF">
        <w:rPr>
          <w:rFonts w:ascii="Times New Roman" w:hAnsi="Times New Roman" w:cs="Times New Roman"/>
          <w:sz w:val="24"/>
          <w:szCs w:val="24"/>
        </w:rPr>
        <w:fldChar w:fldCharType="begin"/>
      </w:r>
      <w:r w:rsidR="000F3ECF">
        <w:rPr>
          <w:rFonts w:ascii="Times New Roman" w:hAnsi="Times New Roman" w:cs="Times New Roman"/>
          <w:sz w:val="24"/>
          <w:szCs w:val="24"/>
        </w:rPr>
        <w:instrText xml:space="preserve"> ADDIN ZOTERO_ITEM CSL_CITATION {"citationID":"byoOHMXo","properties":{"formattedCitation":"[51]","plainCitation":"[51]","noteIndex":0},"citationItems":[{"id":4490,"uris":["http://zotero.org/users/5408493/items/RG6SCFBN"],"itemData":{"id":4490,"type":"article-journal","abstract":"Abstract\n            Recent developments in organoid technology are revolutionizing our knowledge about the biology, physiology, and function of various organs. Female reproductive biology and medicine also benefit from this technology. Organoids recapitulate features of different reproductive organs including the uterus, fallopian tubes, and ovaries, as well as trophoblasts. The genetic stability of organoids and long-lasting commitment to their tissue of origin during long-term culture makes them attractive substitutes for animal and in vitro models. Despite current limitations, organoids offer a promising platform to address fundamental questions regarding the reproductive system’s physiology and pathology. They provide a human source to harness stem cells for regenerative medicine, heal damaged epithelia in specific diseases, and study biological processes in healthy and pathological conditions. The combination of male and female reproductive organoids with other technologies, such as microfluidics technology, would enable scientists to create a multi-organoid-on-a-chip platform for the next step to human-on-a-chip platforms for clinical applications, drug discovery, and toxicology studies. The present review discusses recent advances in producing organoid models of reproductive organs and highlights their applications, as well as technical challenges and future directions.","container-title":"Reproductive Biology and Endocrinology","DOI":"10.1186/s12958-020-00621-z","ISSN":"1477-7827","issue":"1","journalAbbreviation":"Reprod Biol Endocrinol","language":"en","page":"64","source":"DOI.org (Crossref)","title":"Organoid technology in female reproductive biomedicine","volume":"18","author":[{"family":"Heidari-Khoei","given":"Heidar"},{"family":"Esfandiari","given":"Fereshteh"},{"family":"Hajari","given":"Mohammad Amin"},{"family":"Ghorbaninejad","given":"Zeynab"},{"family":"Piryaei","given":"Abbas"},{"family":"Baharvand","given":"Hossein"}],"issued":{"date-parts":[["2020",12]]}}}],"schema":"https://github.com/citation-style-language/schema/raw/master/csl-citation.json"} </w:instrText>
      </w:r>
      <w:r w:rsidR="000F3ECF">
        <w:rPr>
          <w:rFonts w:ascii="Times New Roman" w:hAnsi="Times New Roman" w:cs="Times New Roman"/>
          <w:sz w:val="24"/>
          <w:szCs w:val="24"/>
        </w:rPr>
        <w:fldChar w:fldCharType="separate"/>
      </w:r>
      <w:r w:rsidR="000F3ECF" w:rsidRPr="000F3ECF">
        <w:rPr>
          <w:rFonts w:ascii="Times New Roman" w:hAnsi="Times New Roman" w:cs="Times New Roman"/>
          <w:sz w:val="24"/>
        </w:rPr>
        <w:t>[51]</w:t>
      </w:r>
      <w:r w:rsidR="000F3ECF">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By providing an immersive exploration of reproductive biology organoid research, this section equips researchers and readers with a profound understanding of how these miniature reproductive models are reshaping our understanding of fertility, embryogenesis, and reproductive disorders.</w:t>
      </w: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8. Advantages and Challeng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paradigm-shifting potential of organoid technology comes with a spectrum of advantages and unique challenges that researchers must navigate. This section delves deeper into the multifaceted benefits and complexities inherent to the world of organoids.</w:t>
      </w:r>
    </w:p>
    <w:p w:rsidR="00D0283C" w:rsidRPr="00A971E6" w:rsidRDefault="00D0283C" w:rsidP="00A971E6">
      <w:pPr>
        <w:jc w:val="both"/>
        <w:rPr>
          <w:rFonts w:ascii="Times New Roman" w:hAnsi="Times New Roman" w:cs="Times New Roman"/>
          <w:sz w:val="24"/>
          <w:szCs w:val="24"/>
        </w:rPr>
      </w:pPr>
      <w:r w:rsidRPr="000F3ECF">
        <w:rPr>
          <w:rFonts w:ascii="Times New Roman" w:hAnsi="Times New Roman" w:cs="Times New Roman"/>
          <w:b/>
          <w:sz w:val="24"/>
          <w:szCs w:val="24"/>
        </w:rPr>
        <w:t>8.1 Advantages</w:t>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1.1 Recapitulation of In Vivo Complexit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s offer a remarkable advantage by closely mimicking the complex architecture and cellular diversity of human organs. Unlike traditional 2D cell cultures, organoids replicate tissue-specific cellular interactions, creating a microenvironment that captures the physiological intricacies of the human body</w:t>
      </w:r>
      <w:r w:rsidR="00406C15">
        <w:rPr>
          <w:rFonts w:ascii="Times New Roman" w:hAnsi="Times New Roman" w:cs="Times New Roman"/>
          <w:sz w:val="24"/>
          <w:szCs w:val="24"/>
        </w:rPr>
        <w:t xml:space="preserve"> </w:t>
      </w:r>
      <w:r w:rsidR="00406C15">
        <w:rPr>
          <w:rFonts w:ascii="Times New Roman" w:hAnsi="Times New Roman" w:cs="Times New Roman"/>
          <w:sz w:val="24"/>
          <w:szCs w:val="24"/>
        </w:rPr>
        <w:fldChar w:fldCharType="begin"/>
      </w:r>
      <w:r w:rsidR="00406C15">
        <w:rPr>
          <w:rFonts w:ascii="Times New Roman" w:hAnsi="Times New Roman" w:cs="Times New Roman"/>
          <w:sz w:val="24"/>
          <w:szCs w:val="24"/>
        </w:rPr>
        <w:instrText xml:space="preserve"> ADDIN ZOTERO_ITEM CSL_CITATION {"citationID":"4V6CGypN","properties":{"formattedCitation":"[1]","plainCitation":"[1]","noteIndex":0},"citationItems":[{"id":4349,"uris":["http://zotero.org/users/5408493/items/C5DCQ5Q6"],"itemData":{"id":4349,"type":"article-journal","abstract":"Organoids derived from stem cells or tissues in culture can develop into structures that resemble the in vivo anatomy and physiology of intact organs. Human organoid cultures provide the potential to study human development and model disease processes with the same scrutiny and depth of analysis customary for research with nonhuman model organisms. Resembling the complexity of the actual tissue or organ, patient-derived human organoid studies may accelerate medical research, creating new opportunities for tissue engineering and regenerative medicine, generating knowledge and tools for preclinical studies, including drug development and testing. Biologists are drawn to this system as a new \"model organism\" to study complex disease phenotypes and genetic variability among individuals using patient-derived tissues. The American Society for Cell Biology convened a task force to report on the potential, challenges, and limitations for human organoid research. The task force suggests ways to ease the entry for new researchers into the field and how to facilitate broader use of this new model organism within the research community. This includes guidelines for reproducibility, culturing, sharing of patient materials, patient consent, training, and communication with the public.","container-title":"Molecular Biology of the Cell","DOI":"10.1091/mbc.E19-03-0135","ISSN":"1939-4586","issue":"10","journalAbbreviation":"Mol Biol Cell","language":"eng","note":"PMID: 31034354\nPMCID: PMC6724519","page":"1129-1137","source":"PubMed","title":"Human organoids: a new dimension in cell biology","title-short":"Human organoids","volume":"30","author":[{"family":"Lehmann","given":"Ruth"},{"family":"Lee","given":"Connie M."},{"family":"Shugart","given":"Erika C."},{"family":"Benedetti","given":"Marta"},{"family":"Charo","given":"R. Alta"},{"family":"Gartner","given":"Zev"},{"family":"Hogan","given":"Brigid"},{"family":"Knoblich","given":"Jürgen"},{"family":"Nelson","given":"Celeste M."},{"family":"Wilson","given":"Kevin M."}],"issued":{"date-parts":[["2019",5,1]]}}}],"schema":"https://github.com/citation-style-language/schema/raw/master/csl-citation.json"} </w:instrText>
      </w:r>
      <w:r w:rsidR="00406C15">
        <w:rPr>
          <w:rFonts w:ascii="Times New Roman" w:hAnsi="Times New Roman" w:cs="Times New Roman"/>
          <w:sz w:val="24"/>
          <w:szCs w:val="24"/>
        </w:rPr>
        <w:fldChar w:fldCharType="separate"/>
      </w:r>
      <w:r w:rsidR="00406C15" w:rsidRPr="00406C15">
        <w:rPr>
          <w:rFonts w:ascii="Times New Roman" w:hAnsi="Times New Roman" w:cs="Times New Roman"/>
          <w:sz w:val="24"/>
        </w:rPr>
        <w:t>[1]</w:t>
      </w:r>
      <w:r w:rsidR="00406C15">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 xml:space="preserve">8.1.2 Platform for Disease </w:t>
      </w:r>
      <w:proofErr w:type="spellStart"/>
      <w:r w:rsidRPr="00A971E6">
        <w:rPr>
          <w:rFonts w:ascii="Times New Roman" w:hAnsi="Times New Roman" w:cs="Times New Roman"/>
          <w:b/>
          <w:bCs/>
          <w:sz w:val="24"/>
          <w:szCs w:val="24"/>
        </w:rPr>
        <w:t>Modeling</w:t>
      </w:r>
      <w:proofErr w:type="spellEnd"/>
      <w:r w:rsidRPr="00A971E6">
        <w:rPr>
          <w:rFonts w:ascii="Times New Roman" w:hAnsi="Times New Roman" w:cs="Times New Roman"/>
          <w:b/>
          <w:bCs/>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ne of the hallmark advantages of organoids is their potential to model diseases with high fidelity. Researchers can create disease-specific organoids to unravel disease mechanisms, study disease progression, and evaluate potential therapeutic interventions in a controlled in vitro environment</w:t>
      </w:r>
      <w:r w:rsidR="00AF596A">
        <w:rPr>
          <w:rFonts w:ascii="Times New Roman" w:hAnsi="Times New Roman" w:cs="Times New Roman"/>
          <w:sz w:val="24"/>
          <w:szCs w:val="24"/>
        </w:rPr>
        <w:t xml:space="preserve"> </w:t>
      </w:r>
      <w:r w:rsidR="00AF596A">
        <w:rPr>
          <w:rFonts w:ascii="Times New Roman" w:hAnsi="Times New Roman" w:cs="Times New Roman"/>
          <w:sz w:val="24"/>
          <w:szCs w:val="24"/>
        </w:rPr>
        <w:fldChar w:fldCharType="begin"/>
      </w:r>
      <w:r w:rsidR="00AF596A">
        <w:rPr>
          <w:rFonts w:ascii="Times New Roman" w:hAnsi="Times New Roman" w:cs="Times New Roman"/>
          <w:sz w:val="24"/>
          <w:szCs w:val="24"/>
        </w:rPr>
        <w:instrText xml:space="preserve"> ADDIN ZOTERO_ITEM CSL_CITATION {"citationID":"b6xYaUt5","properties":{"formattedCitation":"[52]","plainCitation":"[52]","noteIndex":0},"citationItems":[{"id":4495,"uris":["http://zotero.org/users/5408493/items/6Q7S7LL2"],"itemData":{"id":4495,"type":"article-journal","abstract":"Cellular models have created opportunities to explore the characteristics of human diseases through well-established protocols, while avoiding the ethical restrictions associated with post-mortem studies and the costs associated with researching animal models. The capability of cell reprogramming, such as induced pluripotent stem cells (iPSCs) technology, solved the complications associated with human embryonic stem cells (hESC) usage. Moreover, iPSCs made significant contributions for human medicine, such as in diagnosis, therapeutic and regenerative medicine. The two-dimensional (2D) models allowed for monolayer cellular culture in vitro; however, they were surpassed by the three-dimensional (3D) cell culture system. The 3D cell culture provides higher cell-cell contact and a multi-layered cell culture, which more closely respects cellular morphology and polarity. It is more tightly able to resemble conditions in vivo and a closer approach to the architecture of human tissues, such as human organoids. Organoids are 3D cellular structures that mimic the architecture and function of native tissues. They are generated in vitro from stem cells or differentiated cells, such as epithelial or neural cells, and are used to study organ development, disease modeling, and drug discovery. Organoids have become a powerful tool for understanding the cellular and molecular mechanisms underlying human physiology, providing new insights into the pathogenesis of cancer, metabolic diseases, and brain disorders. Although organoid technology is up-and-coming, it also has some limitations that require improvements.","container-title":"Cells","DOI":"10.3390/cells12060930","ISSN":"2073-4409","issue":"6","journalAbbreviation":"Cells","language":"eng","note":"PMID: 36980271\nPMCID: PMC10047824","page":"930","source":"PubMed","title":"Revolutionizing Disease Modeling: The Emergence of Organoids in Cellular Systems","title-short":"Revolutionizing Disease Modeling","volume":"12","author":[{"family":"Silva-Pedrosa","given":"Rita"},{"family":"Salgado","given":"António José"},{"family":"Ferreira","given":"Pedro Eduardo"}],"issued":{"date-parts":[["2023",3,18]]}}}],"schema":"https://github.com/citation-style-language/schema/raw/master/csl-citation.json"} </w:instrText>
      </w:r>
      <w:r w:rsidR="00AF596A">
        <w:rPr>
          <w:rFonts w:ascii="Times New Roman" w:hAnsi="Times New Roman" w:cs="Times New Roman"/>
          <w:sz w:val="24"/>
          <w:szCs w:val="24"/>
        </w:rPr>
        <w:fldChar w:fldCharType="separate"/>
      </w:r>
      <w:r w:rsidR="00AF596A" w:rsidRPr="00AF596A">
        <w:rPr>
          <w:rFonts w:ascii="Times New Roman" w:hAnsi="Times New Roman" w:cs="Times New Roman"/>
          <w:sz w:val="24"/>
        </w:rPr>
        <w:t>[52]</w:t>
      </w:r>
      <w:r w:rsidR="00AF596A">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1.3 Personalized Medicine and Drug Screen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The personalized nature of organoids has paved the way for tailored therapeutic approaches. By generating organoids from patient samples, researchers can predict individual responses to drugs, enabling more precise treatment strategies and minimizing adverse effects. This facet is particularly promising for cancer and other conditions with diverse patient responses</w:t>
      </w:r>
      <w:r w:rsidR="00AF596A">
        <w:rPr>
          <w:rFonts w:ascii="Times New Roman" w:hAnsi="Times New Roman" w:cs="Times New Roman"/>
          <w:sz w:val="24"/>
          <w:szCs w:val="24"/>
        </w:rPr>
        <w:t xml:space="preserve"> </w:t>
      </w:r>
      <w:r w:rsidR="00AF596A">
        <w:rPr>
          <w:rFonts w:ascii="Times New Roman" w:hAnsi="Times New Roman" w:cs="Times New Roman"/>
          <w:sz w:val="24"/>
          <w:szCs w:val="24"/>
        </w:rPr>
        <w:fldChar w:fldCharType="begin"/>
      </w:r>
      <w:r w:rsidR="00AF596A">
        <w:rPr>
          <w:rFonts w:ascii="Times New Roman" w:hAnsi="Times New Roman" w:cs="Times New Roman"/>
          <w:sz w:val="24"/>
          <w:szCs w:val="24"/>
        </w:rPr>
        <w:instrText xml:space="preserve"> ADDIN ZOTERO_ITEM CSL_CITATION {"citationID":"sSeZtVp4","properties":{"formattedCitation":"[42]","plainCitation":"[42]","noteIndex":0},"citationItems":[{"id":4460,"uris":["http://zotero.org/users/5408493/items/LPD7DUSP"],"itemData":{"id":4460,"type":"article-journal","container-title":"Gastroenterology Report","DOI":"10.1093/gastro/goy040","ISSN":"2052-0034","issue":"4","journalAbbreviation":"Gastroenterol Rep (Oxf)","language":"eng","note":"PMID: 30430011\nPMCID: PMC6225812","page":"243-245","source":"PubMed","title":"Patient-derived organoids: a promising model for personalized cancer treatment","title-short":"Patient-derived organoids","volume":"6","author":[{"family":"Yang","given":"Huayu"},{"family":"Sun","given":"Lejia"},{"family":"Liu","given":"Meixi"},{"family":"Mao","given":"Yilei"}],"issued":{"date-parts":[["2018",11]]}}}],"schema":"https://github.com/citation-style-language/schema/raw/master/csl-citation.json"} </w:instrText>
      </w:r>
      <w:r w:rsidR="00AF596A">
        <w:rPr>
          <w:rFonts w:ascii="Times New Roman" w:hAnsi="Times New Roman" w:cs="Times New Roman"/>
          <w:sz w:val="24"/>
          <w:szCs w:val="24"/>
        </w:rPr>
        <w:fldChar w:fldCharType="separate"/>
      </w:r>
      <w:r w:rsidR="00AF596A" w:rsidRPr="00AF596A">
        <w:rPr>
          <w:rFonts w:ascii="Times New Roman" w:hAnsi="Times New Roman" w:cs="Times New Roman"/>
          <w:sz w:val="24"/>
        </w:rPr>
        <w:t>[42]</w:t>
      </w:r>
      <w:r w:rsidR="00AF596A">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1.4 High-Throughput Drug Test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s offer a platform for high-throughput drug screening, expediting drug discovery and development. Their ability to replicate in vivo drug responses allows researchers to identify promising drug candidates and predict potential toxicities before advancing to clinical trials</w:t>
      </w:r>
      <w:r w:rsidR="00AF596A">
        <w:rPr>
          <w:rFonts w:ascii="Times New Roman" w:hAnsi="Times New Roman" w:cs="Times New Roman"/>
          <w:sz w:val="24"/>
          <w:szCs w:val="24"/>
        </w:rPr>
        <w:t xml:space="preserve"> </w:t>
      </w:r>
      <w:r w:rsidR="00AF596A">
        <w:rPr>
          <w:rFonts w:ascii="Times New Roman" w:hAnsi="Times New Roman" w:cs="Times New Roman"/>
          <w:sz w:val="24"/>
          <w:szCs w:val="24"/>
        </w:rPr>
        <w:fldChar w:fldCharType="begin"/>
      </w:r>
      <w:r w:rsidR="00AF596A">
        <w:rPr>
          <w:rFonts w:ascii="Times New Roman" w:hAnsi="Times New Roman" w:cs="Times New Roman"/>
          <w:sz w:val="24"/>
          <w:szCs w:val="24"/>
        </w:rPr>
        <w:instrText xml:space="preserve"> ADDIN ZOTERO_ITEM CSL_CITATION {"citationID":"5g8f7HUa","properties":{"formattedCitation":"[16]","plainCitation":"[16]","noteIndex":0},"citationItems":[{"id":4389,"uris":["http://zotero.org/users/5408493/items/D3APYBJZ"],"itemData":{"id":4389,"type":"article-journal","abstract":"Organoids are self-organizing, expanding 3D cultures derived from stem cells. Using tissue derived from patients, these miniaturized models recapitulate various aspects of patient physiology and disease phenotypes including genetic profiles and drug sensitivities. As such, patient-derived organoid (PDO) platforms provide an unprecedented opportunity for improving preclinical drug discovery, clinical trial validation, and ultimately patient care. This article reviews the evolution and scope of organoid technology, highlights recent encouraging results using PDOs as potential patient \"avatars\" to predict drug response and outcomes, and discusses critical parameters for widespread clinical adoption. These include improvements in assay speed, reproducibility, standardization, and automation which are necessary to realize the translational potential of PDOs as clinical tools. The multiple entry points where PDOs may contribute valuable insights in drug discovery and lessen the risks associated with clinical trials are also discussed.","container-title":"Med (New York, N.Y.)","DOI":"10.1016/j.medj.2021.08.005","ISSN":"2666-6340","issue":"9","journalAbbreviation":"Med","language":"eng","note":"PMID: 34617071\nPMCID: PMC8492003","page":"1011-1026","source":"PubMed","title":"Promises and Challenges of Organoid-Guided Precision Medicine","volume":"2","author":[{"family":"Bose","given":"Shree"},{"family":"Clevers","given":"Hans"},{"family":"Shen","given":"Xiling"}],"issued":{"date-parts":[["2021",9,10]]}}}],"schema":"https://github.com/citation-style-language/schema/raw/master/csl-citation.json"} </w:instrText>
      </w:r>
      <w:r w:rsidR="00AF596A">
        <w:rPr>
          <w:rFonts w:ascii="Times New Roman" w:hAnsi="Times New Roman" w:cs="Times New Roman"/>
          <w:sz w:val="24"/>
          <w:szCs w:val="24"/>
        </w:rPr>
        <w:fldChar w:fldCharType="separate"/>
      </w:r>
      <w:r w:rsidR="00AF596A" w:rsidRPr="00AF596A">
        <w:rPr>
          <w:rFonts w:ascii="Times New Roman" w:hAnsi="Times New Roman" w:cs="Times New Roman"/>
          <w:sz w:val="24"/>
        </w:rPr>
        <w:t>[16]</w:t>
      </w:r>
      <w:r w:rsidR="00AF596A">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1.5 Reduced Reliance on Animal Model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 technology has the potential to reduce the reliance on animal models in preclinical research. By providing a human-relevant model, organoids allow researchers to gain insights into human-specific responses, minimizing the ethical concerns and translational limitations associated with animal testing</w:t>
      </w:r>
      <w:r w:rsidR="00AF596A">
        <w:rPr>
          <w:rFonts w:ascii="Times New Roman" w:hAnsi="Times New Roman" w:cs="Times New Roman"/>
          <w:sz w:val="24"/>
          <w:szCs w:val="24"/>
        </w:rPr>
        <w:t xml:space="preserve"> </w:t>
      </w:r>
      <w:r w:rsidR="00AF596A">
        <w:rPr>
          <w:rFonts w:ascii="Times New Roman" w:hAnsi="Times New Roman" w:cs="Times New Roman"/>
          <w:sz w:val="24"/>
          <w:szCs w:val="24"/>
        </w:rPr>
        <w:fldChar w:fldCharType="begin"/>
      </w:r>
      <w:r w:rsidR="00AF596A">
        <w:rPr>
          <w:rFonts w:ascii="Times New Roman" w:hAnsi="Times New Roman" w:cs="Times New Roman"/>
          <w:sz w:val="24"/>
          <w:szCs w:val="24"/>
        </w:rPr>
        <w:instrText xml:space="preserve"> ADDIN ZOTERO_ITEM CSL_CITATION {"citationID":"NthNco75","properties":{"formattedCitation":"[53]","plainCitation":"[53]","noteIndex":0},"citationItems":[{"id":4503,"uris":["http://zotero.org/users/5408493/items/5F63KVGM"],"itemData":{"id":4503,"type":"article-journal","abstract":"Organoids are 3D structures grown from pluripotent stem cells derived from human tissue and serve as in vitro miniature models of human organs. Organoids are expected to revolutionize biomedical research and clinical care. However, organoids are not seen as morally neutral. For instance, tissue donors may perceive enduring personal connections with their organoids, setting higher bars for informed consent and patient participation. Also, several organoid sub-types, e.g., brain organoids and human-animal chimeric organoids, have raised controversy. This systematic review provides an overview of ethical discussions as conducted in the scientific literature on organoids. The review covers both research and clinical applications of organoid technology and discusses the topics informed consent, commercialization, personalized medicine, transplantation, brain organoids, chimeras, and gastruloids. It shows that further ethical research is needed especially on organoid transplantation, to help ensure the responsible development and clinical implementation of this technology in this field.","container-title":"Stem Cell Research &amp; Therapy","DOI":"10.1186/s13287-022-02950-9","ISSN":"1757-6512","issue":"1","journalAbbreviation":"Stem Cell Res Ther","language":"eng","note":"PMID: 35870991\nPMCID: PMC9308907","page":"337","source":"PubMed","title":"Organoids: a systematic review of ethical issues","title-short":"Organoids","volume":"13","author":[{"family":"Jongh","given":"Dide","non-dropping-particle":"de"},{"family":"Massey","given":"Emma K."},{"literal":"VANGUARD consortium"},{"family":"Bunnik","given":"Eline M."}],"issued":{"date-parts":[["2022",7,23]]}}}],"schema":"https://github.com/citation-style-language/schema/raw/master/csl-citation.json"} </w:instrText>
      </w:r>
      <w:r w:rsidR="00AF596A">
        <w:rPr>
          <w:rFonts w:ascii="Times New Roman" w:hAnsi="Times New Roman" w:cs="Times New Roman"/>
          <w:sz w:val="24"/>
          <w:szCs w:val="24"/>
        </w:rPr>
        <w:fldChar w:fldCharType="separate"/>
      </w:r>
      <w:r w:rsidR="00AF596A" w:rsidRPr="00AF596A">
        <w:rPr>
          <w:rFonts w:ascii="Times New Roman" w:hAnsi="Times New Roman" w:cs="Times New Roman"/>
          <w:sz w:val="24"/>
        </w:rPr>
        <w:t>[53]</w:t>
      </w:r>
      <w:r w:rsidR="00AF596A">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8.2 Challenges:</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1 Variability and Standardizat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 recurring challenge in organoid research is the inherent variability among organoids derived from different sources or laboratories. Standardizing protocols for organoid generation, culture conditions, and characterization becomes crucial to ensure reproducibility and reliability across studies</w:t>
      </w:r>
      <w:r w:rsidR="000D6AF4">
        <w:rPr>
          <w:rFonts w:ascii="Times New Roman" w:hAnsi="Times New Roman" w:cs="Times New Roman"/>
          <w:sz w:val="24"/>
          <w:szCs w:val="24"/>
        </w:rPr>
        <w:t xml:space="preserve"> </w:t>
      </w:r>
      <w:r w:rsidR="000D6AF4">
        <w:rPr>
          <w:rFonts w:ascii="Times New Roman" w:hAnsi="Times New Roman" w:cs="Times New Roman"/>
          <w:sz w:val="24"/>
          <w:szCs w:val="24"/>
        </w:rPr>
        <w:fldChar w:fldCharType="begin"/>
      </w:r>
      <w:r w:rsidR="000D6AF4">
        <w:rPr>
          <w:rFonts w:ascii="Times New Roman" w:hAnsi="Times New Roman" w:cs="Times New Roman"/>
          <w:sz w:val="24"/>
          <w:szCs w:val="24"/>
        </w:rPr>
        <w:instrText xml:space="preserve"> ADDIN ZOTERO_ITEM CSL_CITATION {"citationID":"4KLjEQR3","properties":{"formattedCitation":"[54]","plainCitation":"[54]","noteIndex":0},"citationItems":[{"id":4506,"uris":["http://zotero.org/users/5408493/items/ZZFZ79DK"],"itemData":{"id":4506,"type":"article-journal","container-title":"Nature Reviews Methods Primers","DOI":"10.1038/s43586-022-00174-y","ISSN":"2662-8449","issue":"1","journalAbbreviation":"Nat Rev Methods Primers","language":"en","page":"94","source":"DOI.org (Crossref)","title":"Organoids","volume":"2","author":[{"family":"Zhao","given":"Zixuan"},{"family":"Chen","given":"Xinyi"},{"family":"Dowbaj","given":"Anna M."},{"family":"Sljukic","given":"Aleksandra"},{"family":"Bratlie","given":"Kaitlin"},{"family":"Lin","given":"Luda"},{"family":"Fong","given":"Eliza Li Shan"},{"family":"Balachander","given":"Gowri Manohari"},{"family":"Chen","given":"Zhaowei"},{"family":"Soragni","given":"Alice"},{"family":"Huch","given":"Meritxell"},{"family":"Zeng","given":"Yi Arial"},{"family":"Wang","given":"Qun"},{"family":"Yu","given":"Hanry"}],"issued":{"date-parts":[["2022",12,1]]}}}],"schema":"https://github.com/citation-style-language/schema/raw/master/csl-citation.json"} </w:instrText>
      </w:r>
      <w:r w:rsidR="000D6AF4">
        <w:rPr>
          <w:rFonts w:ascii="Times New Roman" w:hAnsi="Times New Roman" w:cs="Times New Roman"/>
          <w:sz w:val="24"/>
          <w:szCs w:val="24"/>
        </w:rPr>
        <w:fldChar w:fldCharType="separate"/>
      </w:r>
      <w:r w:rsidR="000D6AF4" w:rsidRPr="000D6AF4">
        <w:rPr>
          <w:rFonts w:ascii="Times New Roman" w:hAnsi="Times New Roman" w:cs="Times New Roman"/>
          <w:sz w:val="24"/>
        </w:rPr>
        <w:t>[54]</w:t>
      </w:r>
      <w:r w:rsidR="000D6AF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2 Complexity and Maturat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While organoids replicate in vivo complexity, achieving full maturation remains a challenge. Some organoids exhibit limited functionality or structural maturity compared to their in vivo counterparts. Overcoming this challenge requires a deeper understanding of the intricate molecular cues that guide organ development</w:t>
      </w:r>
      <w:r w:rsidR="000D6AF4">
        <w:rPr>
          <w:rFonts w:ascii="Times New Roman" w:hAnsi="Times New Roman" w:cs="Times New Roman"/>
          <w:sz w:val="24"/>
          <w:szCs w:val="24"/>
        </w:rPr>
        <w:t xml:space="preserve"> </w:t>
      </w:r>
      <w:r w:rsidR="000D6AF4">
        <w:rPr>
          <w:rFonts w:ascii="Times New Roman" w:hAnsi="Times New Roman" w:cs="Times New Roman"/>
          <w:sz w:val="24"/>
          <w:szCs w:val="24"/>
        </w:rPr>
        <w:fldChar w:fldCharType="begin"/>
      </w:r>
      <w:r w:rsidR="000D6AF4">
        <w:rPr>
          <w:rFonts w:ascii="Times New Roman" w:hAnsi="Times New Roman" w:cs="Times New Roman"/>
          <w:sz w:val="24"/>
          <w:szCs w:val="24"/>
        </w:rPr>
        <w:instrText xml:space="preserve"> ADDIN ZOTERO_ITEM CSL_CITATION {"citationID":"TO4cNZj0","properties":{"formattedCitation":"[55]","plainCitation":"[55]","noteIndex":0},"citationItems":[{"id":4508,"uris":["http://zotero.org/users/5408493/items/YKHRSWVF"],"itemData":{"id":4508,"type":"article-journal","abstract":"Organoids are in vitro miniaturized and simplified model systems of organs that have gained enormous interest for modelling tissue development and disease, and for personalized medicine, drug screening and cell therapy. Despite considerable success in culturing physiologically relevant organoids, challenges remain to achieve real-life applications. In particular, the high variability of self-organizing growth and restricted experimental and analytical access hamper the translatability of organoid systems. In this Review, we argue that many limitations of traditional organoid culture can be addressed by engineering approaches at all levels of organoid systems. We investigate cell surface and genetic engineering approaches, and discuss stem cell niche engineering based on the design of matrices that allow spatiotemporal control of organoid growth and shape-guided morphogenesis. We examine how microfluidic approaches and lessons learnt from organs-on-a-chip enable the integration of mechano-physiological parameters and increase accessibility of organoids to improve functional readouts. Applying engineering principles to organoids increases reproducibility and provides experimental control, which will, ultimately, be required to enable clinical translation.","container-title":"Nature Reviews. Materials","DOI":"10.1038/s41578-021-00279-y","ISSN":"2058-8437","issue":"5","journalAbbreviation":"Nat Rev Mater","language":"eng","note":"PMID: 33623712\nPMCID: PMC7893133","page":"402-420","source":"PubMed","title":"Engineering organoids","volume":"6","author":[{"family":"Hofer","given":"Moritz"},{"family":"Lutolf","given":"Matthias P."}],"issued":{"date-parts":[["2021"]]}}}],"schema":"https://github.com/citation-style-language/schema/raw/master/csl-citation.json"} </w:instrText>
      </w:r>
      <w:r w:rsidR="000D6AF4">
        <w:rPr>
          <w:rFonts w:ascii="Times New Roman" w:hAnsi="Times New Roman" w:cs="Times New Roman"/>
          <w:sz w:val="24"/>
          <w:szCs w:val="24"/>
        </w:rPr>
        <w:fldChar w:fldCharType="separate"/>
      </w:r>
      <w:r w:rsidR="000D6AF4" w:rsidRPr="000D6AF4">
        <w:rPr>
          <w:rFonts w:ascii="Times New Roman" w:hAnsi="Times New Roman" w:cs="Times New Roman"/>
          <w:sz w:val="24"/>
        </w:rPr>
        <w:t>[55]</w:t>
      </w:r>
      <w:r w:rsidR="000D6AF4">
        <w:rPr>
          <w:rFonts w:ascii="Times New Roman" w:hAnsi="Times New Roman" w:cs="Times New Roman"/>
          <w:sz w:val="24"/>
          <w:szCs w:val="24"/>
        </w:rPr>
        <w:fldChar w:fldCharType="end"/>
      </w:r>
      <w:r w:rsidR="000D6AF4">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3 Vascularization and Innervat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integration of vascular networks and nervous system components within organoids remains a significant challenge. Achieving proper vascularization and innervation is essential for accurately replicating organ functionality, nutrient exchange, and response to stimuli</w:t>
      </w:r>
      <w:r w:rsidR="000D6AF4">
        <w:rPr>
          <w:rFonts w:ascii="Times New Roman" w:hAnsi="Times New Roman" w:cs="Times New Roman"/>
          <w:sz w:val="24"/>
          <w:szCs w:val="24"/>
        </w:rPr>
        <w:t xml:space="preserve"> </w:t>
      </w:r>
      <w:r w:rsidR="000D6AF4">
        <w:rPr>
          <w:rFonts w:ascii="Times New Roman" w:hAnsi="Times New Roman" w:cs="Times New Roman"/>
          <w:sz w:val="24"/>
          <w:szCs w:val="24"/>
        </w:rPr>
        <w:fldChar w:fldCharType="begin"/>
      </w:r>
      <w:r w:rsidR="000D6AF4">
        <w:rPr>
          <w:rFonts w:ascii="Times New Roman" w:hAnsi="Times New Roman" w:cs="Times New Roman"/>
          <w:sz w:val="24"/>
          <w:szCs w:val="24"/>
        </w:rPr>
        <w:instrText xml:space="preserve"> ADDIN ZOTERO_ITEM CSL_CITATION {"citationID":"MBOKNlqZ","properties":{"formattedCitation":"[24]","plainCitation":"[24]","noteIndex":0},"citationItems":[{"id":4410,"uris":["http://zotero.org/users/5408493/items/NJPW3QQW"],"itemData":{"id":4410,"type":"article-journal","abstract":"The recent technology of 3D cultures of cellular aggregates derived from human stem cells have led to the emergence of tissue-like structures of various organs including the brain. Brain organoids bear molecular and structural resemblance with developing human brains, and have been demonstrated to recapitulate several physiological and pathological functions of the brain. Here we provide an overview of the development of brain organoids for the clinical community, focusing on the current status of the field with an critical evaluation of its translational value.","container-title":"Annals of Clinical and Translational Neurology","DOI":"10.1002/acn3.505","ISSN":"2328-9503","issue":"2","journalAbbreviation":"Ann Clin Transl Neurol","language":"eng","note":"PMID: 29468184\nPMCID: PMC5817829","page":"226-235","source":"PubMed","title":"Translational potential of human brain organoids","volume":"5","author":[{"family":"Sun","given":"Alfred X."},{"family":"Ng","given":"Huck-Hui"},{"family":"Tan","given":"Eng-King"}],"issued":{"date-parts":[["2018",2]]}}}],"schema":"https://github.com/citation-style-language/schema/raw/master/csl-citation.json"} </w:instrText>
      </w:r>
      <w:r w:rsidR="000D6AF4">
        <w:rPr>
          <w:rFonts w:ascii="Times New Roman" w:hAnsi="Times New Roman" w:cs="Times New Roman"/>
          <w:sz w:val="24"/>
          <w:szCs w:val="24"/>
        </w:rPr>
        <w:fldChar w:fldCharType="separate"/>
      </w:r>
      <w:r w:rsidR="000D6AF4" w:rsidRPr="000D6AF4">
        <w:rPr>
          <w:rFonts w:ascii="Times New Roman" w:hAnsi="Times New Roman" w:cs="Times New Roman"/>
          <w:sz w:val="24"/>
        </w:rPr>
        <w:t>[24]</w:t>
      </w:r>
      <w:r w:rsidR="000D6AF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4 Ethical and Regulatory Considera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ethical dimensions of organoid research continue to evolve. The creation of brain organoids and the potential for synthetic gametes raise complex ethical questions about the limits of manipulating human tissue. Researchers and policymakers must collaborate to establish robust ethical and regulatory frameworks that guide the responsible use of organoid technology</w:t>
      </w:r>
      <w:r w:rsidR="000D6AF4">
        <w:rPr>
          <w:rFonts w:ascii="Times New Roman" w:hAnsi="Times New Roman" w:cs="Times New Roman"/>
          <w:sz w:val="24"/>
          <w:szCs w:val="24"/>
        </w:rPr>
        <w:t xml:space="preserve"> </w:t>
      </w:r>
      <w:r w:rsidR="000D6AF4">
        <w:rPr>
          <w:rFonts w:ascii="Times New Roman" w:hAnsi="Times New Roman" w:cs="Times New Roman"/>
          <w:sz w:val="24"/>
          <w:szCs w:val="24"/>
        </w:rPr>
        <w:fldChar w:fldCharType="begin"/>
      </w:r>
      <w:r w:rsidR="000D6AF4">
        <w:rPr>
          <w:rFonts w:ascii="Times New Roman" w:hAnsi="Times New Roman" w:cs="Times New Roman"/>
          <w:sz w:val="24"/>
          <w:szCs w:val="24"/>
        </w:rPr>
        <w:instrText xml:space="preserve"> ADDIN ZOTERO_ITEM CSL_CITATION {"citationID":"HvzPGigH","properties":{"formattedCitation":"[53]","plainCitation":"[53]","noteIndex":0},"citationItems":[{"id":4503,"uris":["http://zotero.org/users/5408493/items/5F63KVGM"],"itemData":{"id":4503,"type":"article-journal","abstract":"Organoids are 3D structures grown from pluripotent stem cells derived from human tissue and serve as in vitro miniature models of human organs. Organoids are expected to revolutionize biomedical research and clinical care. However, organoids are not seen as morally neutral. For instance, tissue donors may perceive enduring personal connections with their organoids, setting higher bars for informed consent and patient participation. Also, several organoid sub-types, e.g., brain organoids and human-animal chimeric organoids, have raised controversy. This systematic review provides an overview of ethical discussions as conducted in the scientific literature on organoids. The review covers both research and clinical applications of organoid technology and discusses the topics informed consent, commercialization, personalized medicine, transplantation, brain organoids, chimeras, and gastruloids. It shows that further ethical research is needed especially on organoid transplantation, to help ensure the responsible development and clinical implementation of this technology in this field.","container-title":"Stem Cell Research &amp; Therapy","DOI":"10.1186/s13287-022-02950-9","ISSN":"1757-6512","issue":"1","journalAbbreviation":"Stem Cell Res Ther","language":"eng","note":"PMID: 35870991\nPMCID: PMC9308907","page":"337","source":"PubMed","title":"Organoids: a systematic review of ethical issues","title-short":"Organoids","volume":"13","author":[{"family":"Jongh","given":"Dide","non-dropping-particle":"de"},{"family":"Massey","given":"Emma K."},{"literal":"VANGUARD consortium"},{"family":"Bunnik","given":"Eline M."}],"issued":{"date-parts":[["2022",7,23]]}}}],"schema":"https://github.com/citation-style-language/schema/raw/master/csl-citation.json"} </w:instrText>
      </w:r>
      <w:r w:rsidR="000D6AF4">
        <w:rPr>
          <w:rFonts w:ascii="Times New Roman" w:hAnsi="Times New Roman" w:cs="Times New Roman"/>
          <w:sz w:val="24"/>
          <w:szCs w:val="24"/>
        </w:rPr>
        <w:fldChar w:fldCharType="separate"/>
      </w:r>
      <w:r w:rsidR="000D6AF4" w:rsidRPr="000D6AF4">
        <w:rPr>
          <w:rFonts w:ascii="Times New Roman" w:hAnsi="Times New Roman" w:cs="Times New Roman"/>
          <w:sz w:val="24"/>
        </w:rPr>
        <w:t>[53]</w:t>
      </w:r>
      <w:r w:rsidR="000D6AF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5 Scalability and Cos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 xml:space="preserve">Creating and maintaining organoids can be </w:t>
      </w:r>
      <w:proofErr w:type="spellStart"/>
      <w:r w:rsidRPr="00A971E6">
        <w:rPr>
          <w:rFonts w:ascii="Times New Roman" w:hAnsi="Times New Roman" w:cs="Times New Roman"/>
          <w:sz w:val="24"/>
          <w:szCs w:val="24"/>
        </w:rPr>
        <w:t>labor-intensive</w:t>
      </w:r>
      <w:proofErr w:type="spellEnd"/>
      <w:r w:rsidRPr="00A971E6">
        <w:rPr>
          <w:rFonts w:ascii="Times New Roman" w:hAnsi="Times New Roman" w:cs="Times New Roman"/>
          <w:sz w:val="24"/>
          <w:szCs w:val="24"/>
        </w:rPr>
        <w:t xml:space="preserve"> and resource-demanding. The scalability of organoid production and the associated costs pose challenges, particularly for large-scale studies and clinical applications</w:t>
      </w:r>
      <w:r w:rsidR="00240184">
        <w:rPr>
          <w:rFonts w:ascii="Times New Roman" w:hAnsi="Times New Roman" w:cs="Times New Roman"/>
          <w:sz w:val="24"/>
          <w:szCs w:val="24"/>
        </w:rPr>
        <w:t xml:space="preserve"> </w:t>
      </w:r>
      <w:r w:rsidR="00240184">
        <w:rPr>
          <w:rFonts w:ascii="Times New Roman" w:hAnsi="Times New Roman" w:cs="Times New Roman"/>
          <w:sz w:val="24"/>
          <w:szCs w:val="24"/>
        </w:rPr>
        <w:fldChar w:fldCharType="begin"/>
      </w:r>
      <w:r w:rsidR="00240184">
        <w:rPr>
          <w:rFonts w:ascii="Times New Roman" w:hAnsi="Times New Roman" w:cs="Times New Roman"/>
          <w:sz w:val="24"/>
          <w:szCs w:val="24"/>
        </w:rPr>
        <w:instrText xml:space="preserve"> ADDIN ZOTERO_ITEM CSL_CITATION {"citationID":"zDJ9Ro73","properties":{"formattedCitation":"[56]","plainCitation":"[56]","noteIndex":0},"citationItems":[{"id":4511,"uris":["http://zotero.org/users/5408493/items/Z2IZQM2S"],"itemData":{"id":4511,"type":"article-journal","container-title":"SLAS Discovery","DOI":"10.1177/24725552211024547","ISSN":"24725552","issue":"9","journalAbbreviation":"SLAS Discovery","language":"en","page":"1138-1147","source":"DOI.org (Crossref)","title":"Automation of Organoid Cultures: Current Protocols and Applications","title-short":"Automation of Organoid Cultures","volume":"26","author":[{"family":"Louey","given":"Alexandra"},{"family":"Hernández","given":"Damián"},{"family":"Pébay","given":"Alice"},{"family":"Daniszewski","given":"Maciej"}],"issued":{"date-parts":[["2021",10]]}}}],"schema":"https://github.com/citation-style-language/schema/raw/master/csl-citation.json"} </w:instrText>
      </w:r>
      <w:r w:rsidR="00240184">
        <w:rPr>
          <w:rFonts w:ascii="Times New Roman" w:hAnsi="Times New Roman" w:cs="Times New Roman"/>
          <w:sz w:val="24"/>
          <w:szCs w:val="24"/>
        </w:rPr>
        <w:fldChar w:fldCharType="separate"/>
      </w:r>
      <w:r w:rsidR="00240184" w:rsidRPr="00240184">
        <w:rPr>
          <w:rFonts w:ascii="Times New Roman" w:hAnsi="Times New Roman" w:cs="Times New Roman"/>
          <w:sz w:val="24"/>
        </w:rPr>
        <w:t>[56]</w:t>
      </w:r>
      <w:r w:rsidR="0024018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2.6 Integration with Advanced Technolog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o maximize the potential of organoid technology, integration with advanced technologies such as single-cell RNA sequencing, functional imaging, and artificial intelligence is necessary. Bridging these disciplines presents challenges in terms of data integration, computational analysis, and developing comprehensive models</w:t>
      </w:r>
      <w:r w:rsidR="00240184">
        <w:rPr>
          <w:rFonts w:ascii="Times New Roman" w:hAnsi="Times New Roman" w:cs="Times New Roman"/>
          <w:sz w:val="24"/>
          <w:szCs w:val="24"/>
        </w:rPr>
        <w:t xml:space="preserve"> </w:t>
      </w:r>
      <w:r w:rsidR="00240184">
        <w:rPr>
          <w:rFonts w:ascii="Times New Roman" w:hAnsi="Times New Roman" w:cs="Times New Roman"/>
          <w:sz w:val="24"/>
          <w:szCs w:val="24"/>
        </w:rPr>
        <w:fldChar w:fldCharType="begin"/>
      </w:r>
      <w:r w:rsidR="00240184">
        <w:rPr>
          <w:rFonts w:ascii="Times New Roman" w:hAnsi="Times New Roman" w:cs="Times New Roman"/>
          <w:sz w:val="24"/>
          <w:szCs w:val="24"/>
        </w:rPr>
        <w:instrText xml:space="preserve"> ADDIN ZOTERO_ITEM CSL_CITATION {"citationID":"h5bb1hY1","properties":{"formattedCitation":"[57]","plainCitation":"[57]","noteIndex":0},"citationItems":[{"id":4513,"uris":["http://zotero.org/users/5408493/items/4WEXRR8K"],"itemData":{"id":4513,"type":"article-journal","container-title":"Movement Disorders","DOI":"10.1002/mds.28775","ISSN":"0885-3185, 1531-8257","issue":"12","journalAbbreviation":"Movement Disorders","language":"en","page":"2745-2762","source":"DOI.org (Crossref)","title":"Combining Automated Organoid Workflows with Artificial Intelligence</w:instrText>
      </w:r>
      <w:r w:rsidR="00240184">
        <w:rPr>
          <w:rFonts w:ascii="Cambria Math" w:hAnsi="Cambria Math" w:cs="Cambria Math"/>
          <w:sz w:val="24"/>
          <w:szCs w:val="24"/>
        </w:rPr>
        <w:instrText>‐</w:instrText>
      </w:r>
      <w:r w:rsidR="00240184">
        <w:rPr>
          <w:rFonts w:ascii="Times New Roman" w:hAnsi="Times New Roman" w:cs="Times New Roman"/>
          <w:sz w:val="24"/>
          <w:szCs w:val="24"/>
        </w:rPr>
        <w:instrText>Based Analyses: Opportunities to Build a New Generation of Interdisciplinary High</w:instrText>
      </w:r>
      <w:r w:rsidR="00240184">
        <w:rPr>
          <w:rFonts w:ascii="Cambria Math" w:hAnsi="Cambria Math" w:cs="Cambria Math"/>
          <w:sz w:val="24"/>
          <w:szCs w:val="24"/>
        </w:rPr>
        <w:instrText>‐</w:instrText>
      </w:r>
      <w:r w:rsidR="00240184">
        <w:rPr>
          <w:rFonts w:ascii="Times New Roman" w:hAnsi="Times New Roman" w:cs="Times New Roman"/>
          <w:sz w:val="24"/>
          <w:szCs w:val="24"/>
        </w:rPr>
        <w:instrText>Throughput Screens for Parkinson's Disease and Beyond","title-short":"Combining Automated Organoid Workflows with Artificial Intelligence</w:instrText>
      </w:r>
      <w:r w:rsidR="00240184">
        <w:rPr>
          <w:rFonts w:ascii="Cambria Math" w:hAnsi="Cambria Math" w:cs="Cambria Math"/>
          <w:sz w:val="24"/>
          <w:szCs w:val="24"/>
        </w:rPr>
        <w:instrText>‐</w:instrText>
      </w:r>
      <w:r w:rsidR="00240184">
        <w:rPr>
          <w:rFonts w:ascii="Times New Roman" w:hAnsi="Times New Roman" w:cs="Times New Roman"/>
          <w:sz w:val="24"/>
          <w:szCs w:val="24"/>
        </w:rPr>
        <w:instrText xml:space="preserve">Based Analyses","volume":"36","author":[{"family":"Renner","given":"Henrik"},{"family":"Schöler","given":"Hans R."},{"family":"Bruder","given":"Jan M."}],"issued":{"date-parts":[["2021",12]]}}}],"schema":"https://github.com/citation-style-language/schema/raw/master/csl-citation.json"} </w:instrText>
      </w:r>
      <w:r w:rsidR="00240184">
        <w:rPr>
          <w:rFonts w:ascii="Times New Roman" w:hAnsi="Times New Roman" w:cs="Times New Roman"/>
          <w:sz w:val="24"/>
          <w:szCs w:val="24"/>
        </w:rPr>
        <w:fldChar w:fldCharType="separate"/>
      </w:r>
      <w:r w:rsidR="00240184" w:rsidRPr="00240184">
        <w:rPr>
          <w:rFonts w:ascii="Times New Roman" w:hAnsi="Times New Roman" w:cs="Times New Roman"/>
          <w:sz w:val="24"/>
        </w:rPr>
        <w:t>[57]</w:t>
      </w:r>
      <w:r w:rsidR="0024018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240184" w:rsidRDefault="00D0283C" w:rsidP="00A971E6">
      <w:pPr>
        <w:jc w:val="both"/>
        <w:rPr>
          <w:rFonts w:ascii="Times New Roman" w:hAnsi="Times New Roman" w:cs="Times New Roman"/>
          <w:b/>
          <w:sz w:val="24"/>
          <w:szCs w:val="24"/>
        </w:rPr>
      </w:pPr>
      <w:r w:rsidRPr="00240184">
        <w:rPr>
          <w:rFonts w:ascii="Times New Roman" w:hAnsi="Times New Roman" w:cs="Times New Roman"/>
          <w:b/>
          <w:sz w:val="24"/>
          <w:szCs w:val="24"/>
        </w:rPr>
        <w:t>8.3 Ethical and Regulatory Considera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As organoid technology continues to advance, ethical and regulatory considerations become paramount. Researchers must navigate the fine line between scientific exploration and </w:t>
      </w:r>
      <w:r w:rsidR="00F5643A">
        <w:rPr>
          <w:rFonts w:ascii="Times New Roman" w:hAnsi="Times New Roman" w:cs="Times New Roman"/>
          <w:sz w:val="24"/>
          <w:szCs w:val="24"/>
        </w:rPr>
        <w:t xml:space="preserve">the </w:t>
      </w:r>
      <w:r w:rsidRPr="00A971E6">
        <w:rPr>
          <w:rFonts w:ascii="Times New Roman" w:hAnsi="Times New Roman" w:cs="Times New Roman"/>
          <w:sz w:val="24"/>
          <w:szCs w:val="24"/>
        </w:rPr>
        <w:t>responsible use of human tissue. Key considerations include:</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3.1 Informed Consent and Tissue Sourc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btaining informed consent from donors and ensuring transparency about the purpose of organoid research is essential. Ethical guidelines must be established for obtaining and utilizing human tissues, especially when generating patient-derived organoids.</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3.2 Brain Organoid Ethic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creation of brain organoids raises questions about their potential to develop consciousness or sensory perception. Researchers must adhere to strict guidelines to prevent unintended ethical dilemmas and address concerns related to the ethical treatment of sentient-like structures.</w:t>
      </w:r>
      <w:r w:rsidR="00240184">
        <w:rPr>
          <w:rFonts w:ascii="Times New Roman" w:hAnsi="Times New Roman" w:cs="Times New Roman"/>
          <w:sz w:val="24"/>
          <w:szCs w:val="24"/>
        </w:rPr>
        <w:fldChar w:fldCharType="begin"/>
      </w:r>
      <w:r w:rsidR="00240184">
        <w:rPr>
          <w:rFonts w:ascii="Times New Roman" w:hAnsi="Times New Roman" w:cs="Times New Roman"/>
          <w:sz w:val="24"/>
          <w:szCs w:val="24"/>
        </w:rPr>
        <w:instrText xml:space="preserve"> ADDIN ZOTERO_ITEM CSL_CITATION {"citationID":"QpntBAan","properties":{"formattedCitation":"[53]","plainCitation":"[53]","noteIndex":0},"citationItems":[{"id":4503,"uris":["http://zotero.org/users/5408493/items/5F63KVGM"],"itemData":{"id":4503,"type":"article-journal","abstract":"Organoids are 3D structures grown from pluripotent stem cells derived from human tissue and serve as in vitro miniature models of human organs. Organoids are expected to revolutionize biomedical research and clinical care. However, organoids are not seen as morally neutral. For instance, tissue donors may perceive enduring personal connections with their organoids, setting higher bars for informed consent and patient participation. Also, several organoid sub-types, e.g., brain organoids and human-animal chimeric organoids, have raised controversy. This systematic review provides an overview of ethical discussions as conducted in the scientific literature on organoids. The review covers both research and clinical applications of organoid technology and discusses the topics informed consent, commercialization, personalized medicine, transplantation, brain organoids, chimeras, and gastruloids. It shows that further ethical research is needed especially on organoid transplantation, to help ensure the responsible development and clinical implementation of this technology in this field.","container-title":"Stem Cell Research &amp; Therapy","DOI":"10.1186/s13287-022-02950-9","ISSN":"1757-6512","issue":"1","journalAbbreviation":"Stem Cell Res Ther","language":"eng","note":"PMID: 35870991\nPMCID: PMC9308907","page":"337","source":"PubMed","title":"Organoids: a systematic review of ethical issues","title-short":"Organoids","volume":"13","author":[{"family":"Jongh","given":"Dide","non-dropping-particle":"de"},{"family":"Massey","given":"Emma K."},{"literal":"VANGUARD consortium"},{"family":"Bunnik","given":"Eline M."}],"issued":{"date-parts":[["2022",7,23]]}}}],"schema":"https://github.com/citation-style-language/schema/raw/master/csl-citation.json"} </w:instrText>
      </w:r>
      <w:r w:rsidR="00240184">
        <w:rPr>
          <w:rFonts w:ascii="Times New Roman" w:hAnsi="Times New Roman" w:cs="Times New Roman"/>
          <w:sz w:val="24"/>
          <w:szCs w:val="24"/>
        </w:rPr>
        <w:fldChar w:fldCharType="separate"/>
      </w:r>
      <w:r w:rsidR="00240184" w:rsidRPr="00240184">
        <w:rPr>
          <w:rFonts w:ascii="Times New Roman" w:hAnsi="Times New Roman" w:cs="Times New Roman"/>
          <w:sz w:val="24"/>
        </w:rPr>
        <w:t>[53]</w:t>
      </w:r>
      <w:r w:rsidR="00240184">
        <w:rPr>
          <w:rFonts w:ascii="Times New Roman" w:hAnsi="Times New Roman" w:cs="Times New Roman"/>
          <w:sz w:val="24"/>
          <w:szCs w:val="24"/>
        </w:rPr>
        <w:fldChar w:fldCharType="end"/>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3.3 Cross-Species Organoid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Generating organoids using human cells in combination with animal-derived components or tissues (chimeric or xenogeneic organoids) introduces ethical considerations. Ensuring that organoids remain within ethical boundaries while contributing to scientific knowledge requires careful oversigh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3.4 Data Privacy and Shar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Organoid research generates vast amounts of data, including genetic and clinical information. Protecting patient privacy and sharing data responsibly </w:t>
      </w:r>
      <w:r w:rsidR="00F5643A">
        <w:rPr>
          <w:rFonts w:ascii="Times New Roman" w:hAnsi="Times New Roman" w:cs="Times New Roman"/>
          <w:sz w:val="24"/>
          <w:szCs w:val="24"/>
        </w:rPr>
        <w:t>is</w:t>
      </w:r>
      <w:r w:rsidRPr="00A971E6">
        <w:rPr>
          <w:rFonts w:ascii="Times New Roman" w:hAnsi="Times New Roman" w:cs="Times New Roman"/>
          <w:sz w:val="24"/>
          <w:szCs w:val="24"/>
        </w:rPr>
        <w:t xml:space="preserve"> essential to maintain public trust and advance research collaboration.</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3.5 International Harmonizat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Given the global nature of organoid research, international cooperation is crucial in establishing unified ethical standards and regulatory frameworks. This harmonization ensures that ethical considerations are consistently addressed across different regions.</w:t>
      </w:r>
    </w:p>
    <w:p w:rsidR="00D0283C" w:rsidRPr="00240184" w:rsidRDefault="00D0283C" w:rsidP="00A971E6">
      <w:pPr>
        <w:jc w:val="both"/>
        <w:rPr>
          <w:rFonts w:ascii="Times New Roman" w:hAnsi="Times New Roman" w:cs="Times New Roman"/>
          <w:b/>
          <w:sz w:val="24"/>
          <w:szCs w:val="24"/>
        </w:rPr>
      </w:pPr>
      <w:r w:rsidRPr="00240184">
        <w:rPr>
          <w:rFonts w:ascii="Times New Roman" w:hAnsi="Times New Roman" w:cs="Times New Roman"/>
          <w:b/>
          <w:sz w:val="24"/>
          <w:szCs w:val="24"/>
        </w:rPr>
        <w:t>8.4 Future Prospect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s organoid technology evolves, the future holds exciting prospects:</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 xml:space="preserve">8.4.1 Disease </w:t>
      </w:r>
      <w:proofErr w:type="spellStart"/>
      <w:r w:rsidRPr="00A971E6">
        <w:rPr>
          <w:rFonts w:ascii="Times New Roman" w:hAnsi="Times New Roman" w:cs="Times New Roman"/>
          <w:b/>
          <w:bCs/>
          <w:sz w:val="24"/>
          <w:szCs w:val="24"/>
        </w:rPr>
        <w:t>Modeling</w:t>
      </w:r>
      <w:proofErr w:type="spellEnd"/>
      <w:r w:rsidRPr="00A971E6">
        <w:rPr>
          <w:rFonts w:ascii="Times New Roman" w:hAnsi="Times New Roman" w:cs="Times New Roman"/>
          <w:b/>
          <w:bCs/>
          <w:sz w:val="24"/>
          <w:szCs w:val="24"/>
        </w:rPr>
        <w:t xml:space="preserve"> Precision:</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lastRenderedPageBreak/>
        <w:t>Advancements in genome editing and CRISPR technology promise enhanced precision in generating disease-specific organoids. This will enable researchers to model rare genetic disorders and investigate the influence of specific mutations on disease pathogenesis</w:t>
      </w:r>
      <w:r w:rsidR="00240184">
        <w:rPr>
          <w:rFonts w:ascii="Times New Roman" w:hAnsi="Times New Roman" w:cs="Times New Roman"/>
          <w:sz w:val="24"/>
          <w:szCs w:val="24"/>
        </w:rPr>
        <w:t xml:space="preserve"> </w:t>
      </w:r>
      <w:r w:rsidR="00240184">
        <w:rPr>
          <w:rFonts w:ascii="Times New Roman" w:hAnsi="Times New Roman" w:cs="Times New Roman"/>
          <w:sz w:val="24"/>
          <w:szCs w:val="24"/>
        </w:rPr>
        <w:fldChar w:fldCharType="begin"/>
      </w:r>
      <w:r w:rsidR="00240184">
        <w:rPr>
          <w:rFonts w:ascii="Times New Roman" w:hAnsi="Times New Roman" w:cs="Times New Roman"/>
          <w:sz w:val="24"/>
          <w:szCs w:val="24"/>
        </w:rPr>
        <w:instrText xml:space="preserve"> ADDIN ZOTERO_ITEM CSL_CITATION {"citationID":"2IPADhJj","properties":{"formattedCitation":"[58]","plainCitation":"[58]","noteIndex":0},"citationItems":[{"id":4515,"uris":["http://zotero.org/users/5408493/items/BRVDEYMM"],"itemData":{"id":4515,"type":"article-journal","abstract":"Abstract\n            Based on engineered or bacterial nucleases, the development of genome editing technologies has opened up the possibility of directly targeting and modifying genomic sequences in almost all eukaryotic cells. Genome editing has extended our ability to elucidate the contribution of genetics to disease by promoting the creation of more accurate cellular and animal models of pathological processes and has begun to show extraordinary potential in a variety of fields, ranging from basic research to applied biotechnology and biomedical research. Recent progress in developing programmable nucleases, such as zinc-finger nucleases (ZFNs), transcription activator-like effector nucleases (TALENs) and clustered regularly interspaced short palindromic repeat (CRISPR)–Cas-associated nucleases, has greatly expedited the progress of gene editing from concept to clinical practice. Here, we review recent advances of the three major genome editing technologies (ZFNs, TALENs, and CRISPR/Cas9) and discuss the applications of their derivative reagents as gene editing tools in various human diseases and potential future therapies, focusing on eukaryotic cells and animal models. Finally, we provide an overview of the clinical trials applying genome editing platforms for disease treatment and some of the challenges in the implementation of this technology.","container-title":"Signal Transduction and Targeted Therapy","DOI":"10.1038/s41392-019-0089-y","ISSN":"2059-3635","issue":"1","journalAbbreviation":"Sig Transduct Target Ther","language":"en","page":"1","source":"DOI.org (Crossref)","title":"Applications of genome editing technology in the targeted therapy of human diseases: mechanisms, advances and prospects","title-short":"Applications of genome editing technology in the targeted therapy of human diseases","volume":"5","author":[{"family":"Li","given":"Hongyi"},{"family":"Yang","given":"Yang"},{"family":"Hong","given":"Weiqi"},{"family":"Huang","given":"Mengyuan"},{"family":"Wu","given":"Min"},{"family":"Zhao","given":"Xia"}],"issued":{"date-parts":[["2020",1,3]]}}}],"schema":"https://github.com/citation-style-language/schema/raw/master/csl-citation.json"} </w:instrText>
      </w:r>
      <w:r w:rsidR="00240184">
        <w:rPr>
          <w:rFonts w:ascii="Times New Roman" w:hAnsi="Times New Roman" w:cs="Times New Roman"/>
          <w:sz w:val="24"/>
          <w:szCs w:val="24"/>
        </w:rPr>
        <w:fldChar w:fldCharType="separate"/>
      </w:r>
      <w:r w:rsidR="00240184" w:rsidRPr="00240184">
        <w:rPr>
          <w:rFonts w:ascii="Times New Roman" w:hAnsi="Times New Roman" w:cs="Times New Roman"/>
          <w:sz w:val="24"/>
        </w:rPr>
        <w:t>[58]</w:t>
      </w:r>
      <w:r w:rsidR="0024018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4.2 Multi-Organoid System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integration of multiple organoids into interconnected systems offers the potential to model complex organ interactions and disease crosstalk, providing a holistic view of human physiology and pathophysiology</w:t>
      </w:r>
      <w:r w:rsidR="00240184">
        <w:rPr>
          <w:rFonts w:ascii="Times New Roman" w:hAnsi="Times New Roman" w:cs="Times New Roman"/>
          <w:sz w:val="24"/>
          <w:szCs w:val="24"/>
        </w:rPr>
        <w:fldChar w:fldCharType="begin"/>
      </w:r>
      <w:r w:rsidR="00240184">
        <w:rPr>
          <w:rFonts w:ascii="Times New Roman" w:hAnsi="Times New Roman" w:cs="Times New Roman"/>
          <w:sz w:val="24"/>
          <w:szCs w:val="24"/>
        </w:rPr>
        <w:instrText xml:space="preserve"> ADDIN ZOTERO_ITEM CSL_CITATION {"citationID":"rPdoFx6q","properties":{"formattedCitation":"[54]","plainCitation":"[54]","noteIndex":0},"citationItems":[{"id":4506,"uris":["http://zotero.org/users/5408493/items/ZZFZ79DK"],"itemData":{"id":4506,"type":"article-journal","container-title":"Nature Reviews Methods Primers","DOI":"10.1038/s43586-022-00174-y","ISSN":"2662-8449","issue":"1","journalAbbreviation":"Nat Rev Methods Primers","language":"en","page":"94","source":"DOI.org (Crossref)","title":"Organoids","volume":"2","author":[{"family":"Zhao","given":"Zixuan"},{"family":"Chen","given":"Xinyi"},{"family":"Dowbaj","given":"Anna M."},{"family":"Sljukic","given":"Aleksandra"},{"family":"Bratlie","given":"Kaitlin"},{"family":"Lin","given":"Luda"},{"family":"Fong","given":"Eliza Li Shan"},{"family":"Balachander","given":"Gowri Manohari"},{"family":"Chen","given":"Zhaowei"},{"family":"Soragni","given":"Alice"},{"family":"Huch","given":"Meritxell"},{"family":"Zeng","given":"Yi Arial"},{"family":"Wang","given":"Qun"},{"family":"Yu","given":"Hanry"}],"issued":{"date-parts":[["2022",12,1]]}}}],"schema":"https://github.com/citation-style-language/schema/raw/master/csl-citation.json"} </w:instrText>
      </w:r>
      <w:r w:rsidR="00240184">
        <w:rPr>
          <w:rFonts w:ascii="Times New Roman" w:hAnsi="Times New Roman" w:cs="Times New Roman"/>
          <w:sz w:val="24"/>
          <w:szCs w:val="24"/>
        </w:rPr>
        <w:fldChar w:fldCharType="separate"/>
      </w:r>
      <w:r w:rsidR="00240184" w:rsidRPr="00240184">
        <w:rPr>
          <w:rFonts w:ascii="Times New Roman" w:hAnsi="Times New Roman" w:cs="Times New Roman"/>
          <w:sz w:val="24"/>
        </w:rPr>
        <w:t>[54]</w:t>
      </w:r>
      <w:r w:rsidR="00240184">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8.4.3 Patient-Specific Therap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s hold the promise of revolutionizing patient-specific therapies. As techniques for creating organoids from patient cells become more refined, the potential to generate transplantable tissues for regenerative medicine grows</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nGaVg1Cx","properties":{"formattedCitation":"[15]","plainCitation":"[15]","noteIndex":0},"citationItems":[{"id":4386,"uris":["http://zotero.org/users/5408493/items/4ST5H47W"],"itemData":{"id":4386,"type":"article-journal","abstract":"Human organoids, self-organized and differentiated from homogenous pluripotent stem cells (PSC), replicate the key structural and functional characteristics of their in vivo counterparts. Despite the rapid advancement of organoid technology and its diverse applications, major limitations in achieving truly in vivo like functionality have been the lack of matured structural organization and constraints on tissue size, both of which are direct consequences of lacking a functional vasculature. In the absence of perfusable vessels, a core region within organoids quickly becomes necrotic during development due to increased metabolic demands that cannot be met by diffusion alone. Thus, incorporating functional vasculature in organoid models is indispensable for their growth in excess of several hundred microns and maturaturation beyond the embryonic and fetal phase. Here, we review recent advancements in vascularizing organoids and engineering in vitro capillary beds, and further explore strategies to integrate them on a microfluidic based platform, aiming for establishing perfused vasculature throughout organoids in vitro.","container-title":"Lab on a Chip","DOI":"10.1039/d0lc01186j","ISSN":"1473-0189","issue":"3","journalAbbreviation":"Lab Chip","language":"eng","note":"PMID: 33480945\nPMCID: PMC8283929","page":"473-488","source":"PubMed","title":"Vascularized organoids on a chip: strategies for engineering organoids with functional vasculature","title-short":"Vascularized organoids on a chip","volume":"21","author":[{"family":"Zhang","given":"Shun"},{"family":"Wan","given":"Zhengpeng"},{"family":"Kamm","given":"Roger D."}],"issued":{"date-parts":[["2021",2,9]]}}}],"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15]</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 xml:space="preserve">8.4.4 AI Integration for Predictive </w:t>
      </w:r>
      <w:proofErr w:type="spellStart"/>
      <w:r w:rsidRPr="00A971E6">
        <w:rPr>
          <w:rFonts w:ascii="Times New Roman" w:hAnsi="Times New Roman" w:cs="Times New Roman"/>
          <w:b/>
          <w:bCs/>
          <w:sz w:val="24"/>
          <w:szCs w:val="24"/>
        </w:rPr>
        <w:t>Modeling</w:t>
      </w:r>
      <w:proofErr w:type="spellEnd"/>
      <w:r w:rsidRPr="00A971E6">
        <w:rPr>
          <w:rFonts w:ascii="Times New Roman" w:hAnsi="Times New Roman" w:cs="Times New Roman"/>
          <w:b/>
          <w:bCs/>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integration of artificial intelligence and machine learning with organoid technology will allow researchers to develop predictive models for drug responses, disease progression, and patient outcomes, ushering in a new era of precision medicine</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reIzFVB5","properties":{"formattedCitation":"[57]","plainCitation":"[57]","noteIndex":0},"citationItems":[{"id":4513,"uris":["http://zotero.org/users/5408493/items/4WEXRR8K"],"itemData":{"id":4513,"type":"article-journal","container-title":"Movement Disorders","DOI":"10.1002/mds.28775","ISSN":"0885-3185, 1531-8257","issue":"12","journalAbbreviation":"Movement Disorders","language":"en","page":"2745-2762","source":"DOI.org (Crossref)","title":"Combining Automated Organoid Workflows with Artificial Intelligence</w:instrText>
      </w:r>
      <w:r w:rsidR="00A54B93">
        <w:rPr>
          <w:rFonts w:ascii="Cambria Math" w:hAnsi="Cambria Math" w:cs="Cambria Math"/>
          <w:sz w:val="24"/>
          <w:szCs w:val="24"/>
        </w:rPr>
        <w:instrText>‐</w:instrText>
      </w:r>
      <w:r w:rsidR="00A54B93">
        <w:rPr>
          <w:rFonts w:ascii="Times New Roman" w:hAnsi="Times New Roman" w:cs="Times New Roman"/>
          <w:sz w:val="24"/>
          <w:szCs w:val="24"/>
        </w:rPr>
        <w:instrText>Based Analyses: Opportunities to Build a New Generation of Interdisciplinary High</w:instrText>
      </w:r>
      <w:r w:rsidR="00A54B93">
        <w:rPr>
          <w:rFonts w:ascii="Cambria Math" w:hAnsi="Cambria Math" w:cs="Cambria Math"/>
          <w:sz w:val="24"/>
          <w:szCs w:val="24"/>
        </w:rPr>
        <w:instrText>‐</w:instrText>
      </w:r>
      <w:r w:rsidR="00A54B93">
        <w:rPr>
          <w:rFonts w:ascii="Times New Roman" w:hAnsi="Times New Roman" w:cs="Times New Roman"/>
          <w:sz w:val="24"/>
          <w:szCs w:val="24"/>
        </w:rPr>
        <w:instrText>Throughput Screens for Parkinson's Disease and Beyond","title-short":"Combining Automated Organoid Workflows with Artificial Intelligence</w:instrText>
      </w:r>
      <w:r w:rsidR="00A54B93">
        <w:rPr>
          <w:rFonts w:ascii="Cambria Math" w:hAnsi="Cambria Math" w:cs="Cambria Math"/>
          <w:sz w:val="24"/>
          <w:szCs w:val="24"/>
        </w:rPr>
        <w:instrText>‐</w:instrText>
      </w:r>
      <w:r w:rsidR="00A54B93">
        <w:rPr>
          <w:rFonts w:ascii="Times New Roman" w:hAnsi="Times New Roman" w:cs="Times New Roman"/>
          <w:sz w:val="24"/>
          <w:szCs w:val="24"/>
        </w:rPr>
        <w:instrText xml:space="preserve">Based Analyses","volume":"36","author":[{"family":"Renner","given":"Henrik"},{"family":"Schöler","given":"Hans R."},{"family":"Bruder","given":"Jan M."}],"issued":{"date-parts":[["2021",12]]}}}],"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57]</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6B5604" w:rsidRPr="00A971E6" w:rsidRDefault="006B5604" w:rsidP="00A971E6">
      <w:pPr>
        <w:jc w:val="both"/>
        <w:rPr>
          <w:rFonts w:ascii="Times New Roman" w:hAnsi="Times New Roman" w:cs="Times New Roman"/>
          <w:sz w:val="24"/>
          <w:szCs w:val="24"/>
        </w:rPr>
      </w:pPr>
    </w:p>
    <w:p w:rsidR="006B5604" w:rsidRPr="00A971E6" w:rsidRDefault="006B5604" w:rsidP="00A971E6">
      <w:pPr>
        <w:jc w:val="both"/>
        <w:rPr>
          <w:rFonts w:ascii="Times New Roman" w:hAnsi="Times New Roman" w:cs="Times New Roman"/>
          <w:b/>
          <w:sz w:val="24"/>
          <w:szCs w:val="24"/>
        </w:rPr>
      </w:pPr>
      <w:r w:rsidRPr="00A971E6">
        <w:rPr>
          <w:rFonts w:ascii="Times New Roman" w:hAnsi="Times New Roman" w:cs="Times New Roman"/>
          <w:b/>
          <w:sz w:val="24"/>
          <w:szCs w:val="24"/>
        </w:rPr>
        <w:t>9. Drug Testing and Developmen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s have emerged as a transformative platform for drug testing and accelerating therapeutic development. This section delves deeper into how organoids revolutionize drug discovery, toxicity assessment, and the quest for precision therapie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1 Personalized Drug Respons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heterogeneity of human populations poses challenges in predicting drug responses. This subsection explores how patient-derived organoids offer a personalized platform for evaluating drug efficacy and toxicity</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WqaIYsWC","properties":{"formattedCitation":"[59]","plainCitation":"[59]","noteIndex":0},"citationItems":[{"id":4517,"uris":["http://zotero.org/users/5408493/items/FYG2W3PX"],"itemData":{"id":4517,"type":"article-journal","abstract":"Organoids are three-dimensional structures fabricated in vitro from pluripotent stem cells or adult tissue stem cells\n              via\n              a process of self-organization that results in the formation of organ-specific cell types. Human organoids are expected to mimic complex microenvironments and many of the\n              in vivo\n              physiological functions of relevant tissues, thus filling the translational gap between animals and humans and increasing our understanding of the mechanisms underlying disease and developmental processes. In the last decade, organoid research has attracted increasing attention in areas such as disease modeling, drug development, regenerative medicine, toxicology research, and personalized medicine. In particular, in the field of toxicology, where there are various traditional models, human organoids are expected to blaze a new path in future research by overcoming the current limitations, such as those related to differences in drug responses among species. Here, we discuss the potential usefulness, limitations, and future prospects of human liver, heart, kidney, gut, and brain organoids from the viewpoints of predictive toxicology research and drug development, providing cutting edge information on their fabrication methods and functional characteristics.","container-title":"Frontiers in Genetics","DOI":"10.3389/fgene.2021.767621","ISSN":"1664-8021","journalAbbreviation":"Front. Genet.","page":"767621","source":"DOI.org (Crossref)","title":"Human Organoids for Predictive Toxicology Research and Drug Development","volume":"12","author":[{"family":"Matsui","given":"Toshikatsu"},{"family":"Shinozawa","given":"Tadahiro"}],"issued":{"date-parts":[["2021",11,1]]}}}],"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59]</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 By testing a range of drugs on organoids generated from patient samples, researchers can tailor treatment regimens to individual patients, minimizing adverse effects and optimizing therapeutic outcome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2 High-Throughput Drug Screen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raditional drug discovery pipelines are time-consuming and costly. Organoids address this challenge by providing a high-throughput screening platform. This subsection navigates through the potential of organoids to rapidly evaluate large libraries of compounds, identifying promising candidates for further development</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HN4g8Jzw","properties":{"formattedCitation":"[60]","plainCitation":"[60]","noteIndex":0},"citationItems":[{"id":4519,"uris":["http://zotero.org/users/5408493/items/8C3VCZHQ"],"itemData":{"id":4519,"type":"article-journal","abstract":"The development of new drugs is currently a long and costly process in large part due to the failure of promising drug candidates identified in initial in vitro screens to perform as intended in vivo. New approaches to drug screening are being developed which focus on providing more biomimetic platforms. This review surveys this new generation of drug screening technologies, and provides an overview of recent developments in organoid culture systems which could afford previously unmatched fidelity for testing bioactivity and toxicity. The challenges inherent in such approaches will also be discussed, with a view towards bridging the gap between proof-of-concept studies and a wider implementation within the drug development community.","container-title":"Advanced Drug Delivery Reviews","DOI":"10.1016/j.addr.2014.02.006","ISSN":"1872-8294","journalAbbreviation":"Adv Drug Deliv Rev","language":"eng","note":"PMID: 24582599","page":"19-28","source":"PubMed","title":"Drug discovery through stem cell-based organoid models","volume":"69-70","author":[{"family":"Ranga","given":"Adrian"},{"family":"Gjorevski","given":"Nikolche"},{"family":"Lutolf","given":"Matthias P."}],"issued":{"date-parts":[["2014",4]]}}}],"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0]</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 This acceleration of drug discovery holds promise for addressing unmet medical needs and expediting the translation of research findings into clinical application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3 Cancer Drug Sensitivity and Resistance:</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Cancer's propensity for acquiring drug resistance necessitates innovative approaches. This subsection delves into how cancer organoids are leveraged to predict drug sensitivity and resistance. By exposing cancer organoids to various chemotherapeutic agents and targeted therapies, researchers gain insights into treatment responses and the emergence of resistance </w:t>
      </w:r>
      <w:r w:rsidRPr="00A971E6">
        <w:rPr>
          <w:rFonts w:ascii="Times New Roman" w:hAnsi="Times New Roman" w:cs="Times New Roman"/>
          <w:sz w:val="24"/>
          <w:szCs w:val="24"/>
        </w:rPr>
        <w:lastRenderedPageBreak/>
        <w:t>mechanisms</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MmJm4EYS","properties":{"formattedCitation":"[61]","plainCitation":"[61]","noteIndex":0},"citationItems":[{"id":4522,"uris":["http://zotero.org/users/5408493/items/GKET6C32"],"itemData":{"id":4522,"type":"article-journal","abstract":"Cancer organoids generated from 3D in vitro cell cultures have contributed to the study of drug resistance. Maintenance of genomic and transcriptomic similarity between organoids and parental cancer allows organoids to have the ability of accurate prediction in drug resistance testing. Protocols of establishing therapy-sensitive and therapy-resistant organoids are concluded in two aspects, which are generated directly from respective patients' cancer and by induction of anti-cancer drug. Genomic and transcriptomic analyses and gene editing have been applied to organoid studies to identify key targets in drug resistance and FGFR3, KHDRBS3, lnc-RP11-536 K7.3 and FBN1 were found to be key targets. Furthermore, mechanisms contributing to resistance have been identified, including metabolic adaptation, activation of DNA damage response, defects in apoptosis, reduced cellular senescence, cellular plasticity, subpopulation interactions and gene fusions. Additionally, cancer stem cells (CSCs) have been verified to be involved in drug resistance utilizing organoid technology. Reversal of drug resistance can be achieved by targeting key genes and CSCs in cancer organoids. In this review, we summarize applications of organoids to cancer drug resistance research, indicating prospects and limitations.","container-title":"Biomedicine &amp; Pharmacotherapy = Biomedecine &amp; Pharmacotherapie","DOI":"10.1016/j.biopha.2022.114098","ISSN":"1950-6007","journalAbbreviation":"Biomed Pharmacother","language":"eng","note":"PMID: 36528918","page":"114098","source":"PubMed","title":"Targeting cancer drug resistance utilizing organoid technology","volume":"158","author":[{"family":"Chai","given":"Changpeng"},{"family":"Ji","given":"Pengfei"},{"family":"Xu","given":"Hao"},{"family":"Tang","given":"Huan"},{"family":"Wang","given":"Zhengfeng"},{"family":"Zhang","given":"Hui"},{"family":"Zhou","given":"Wence"}],"issued":{"date-parts":[["2023",2]]}}}],"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1]</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 This approach informs the selection of the most effective therapeutic strategies for individual patients.</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4 Neurological and Psychiatric Drug Testing:</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Developing drugs for neurological and psychiatric disorders requires models that capture the complexities of the human brain. This subsection explores how brain organoids are harnessed to test drug candidates for conditions such as Alzheimer's, Parkinson's, and neuropsychiatric disorders. By evaluating drug effects on neuronal connectivity, synapse function, and neurotransmitter systems, researchers gain insights into drug efficacy and potential side effects</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Oa4XEXqE","properties":{"formattedCitation":"[62]","plainCitation":"[62]","noteIndex":0},"citationItems":[{"id":4524,"uris":["http://zotero.org/users/5408493/items/3TF6LVXT"],"itemData":{"id":4524,"type":"article-journal","abstract":"At the level of in vitro drug screening, the development of a phenotypic analysis system with high-content screening at the core provides a strong platform to support high-throughput drug screening. There are few systematic reports on brain organoids, as a new three-dimensional in vitro model, in terms of model stability, key phenotypic fingerprint, and drug screening schemes, and particularly regarding the development of screening strategies for massive numbers of traditional Chinese medicine monomers. This paper reviews the development of brain organoids and the advantages of brain organoids over induced neurons or cells in simulated diseases. The paper also highlights the prospects from model stability, induction criteria of brain organoids, and the screening schemes of brain organoids based on the characteristics of brain organoids and the application and development of a high-content screening system.","container-title":"Neural Regeneration Research","DOI":"10.4103/1673-5374.367983","ISSN":"1673-5374","issue":"9","journalAbbreviation":"Neural Regen Res","language":"eng","note":"PMID: 36926704\nPMCID: PMC10233755","page":"1884-1889","source":"PubMed","title":"Brain organoids are new tool for drug screening of neurological diseases","volume":"18","author":[{"family":"Zhou","given":"Jin-Qi"},{"family":"Zeng","given":"Ling-Hui"},{"family":"Li","given":"Chen-Tao"},{"family":"He","given":"Da-Hong"},{"family":"Zhao","given":"Hao-Duo"},{"family":"Xu","given":"Yan-Nan"},{"family":"Jin","given":"Zi-Tian"},{"family":"Gao","given":"Chong"}],"issued":{"date-parts":[["2023",9]]}}}],"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2]</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5 Cardiotoxicity Assessmen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heart's susceptibility to drug-induced toxicity is a critical concern in drug development. This subsection delves into how cardiovascular organoids serve as a platform to assess drug-induced cardiotoxicity. By evaluating drug effects on </w:t>
      </w:r>
      <w:proofErr w:type="spellStart"/>
      <w:r w:rsidRPr="00A971E6">
        <w:rPr>
          <w:rFonts w:ascii="Times New Roman" w:hAnsi="Times New Roman" w:cs="Times New Roman"/>
          <w:sz w:val="24"/>
          <w:szCs w:val="24"/>
        </w:rPr>
        <w:t>cardiomyocyte</w:t>
      </w:r>
      <w:proofErr w:type="spellEnd"/>
      <w:r w:rsidRPr="00A971E6">
        <w:rPr>
          <w:rFonts w:ascii="Times New Roman" w:hAnsi="Times New Roman" w:cs="Times New Roman"/>
          <w:sz w:val="24"/>
          <w:szCs w:val="24"/>
        </w:rPr>
        <w:t xml:space="preserve"> contractility, electrophysiology, and mitochondrial function, researchers can identify potential </w:t>
      </w:r>
      <w:proofErr w:type="spellStart"/>
      <w:r w:rsidRPr="00A971E6">
        <w:rPr>
          <w:rFonts w:ascii="Times New Roman" w:hAnsi="Times New Roman" w:cs="Times New Roman"/>
          <w:sz w:val="24"/>
          <w:szCs w:val="24"/>
        </w:rPr>
        <w:t>cardiotoxic</w:t>
      </w:r>
      <w:proofErr w:type="spellEnd"/>
      <w:r w:rsidRPr="00A971E6">
        <w:rPr>
          <w:rFonts w:ascii="Times New Roman" w:hAnsi="Times New Roman" w:cs="Times New Roman"/>
          <w:sz w:val="24"/>
          <w:szCs w:val="24"/>
        </w:rPr>
        <w:t xml:space="preserve"> effects early in the drug development process, reducing the risk of adverse events in clinical trials</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t8cAqn6G","properties":{"formattedCitation":"[63]","plainCitation":"[63]","noteIndex":0},"citationItems":[{"id":4527,"uris":["http://zotero.org/users/5408493/items/GCYBQDW2"],"itemData":{"id":4527,"type":"article-journal","abstract":"Cardiotoxicity, defined as toxicity that affects the heart, is one of the most common adverse drug effects. Numerous drugs have been shown to have the potential to induce lethal arrhythmias by affecting cardiac electrophysiology, which is the focus of current preclinical testing. However, a substantial number of drugs can also affect cardiac function beyond electrophysiology. Within this broader sense of cardiotoxicity, this review discusses the key drug-protein interactions known to be involved in cardiotoxic drug response. We cover adverse effects of anticancer, central nervous system, genitourinary system, gastrointestinal, antihistaminic, anti-inflammatory, and anti-infective agents, illustrating that many share mechanisms of cardiotoxicity, including contractility, mitochondrial function, and cellular signaling.","container-title":"Cell Reports. Medicine","DOI":"10.1016/j.xcrm.2021.100216","ISSN":"2666-3791","issue":"3","journalAbbreviation":"Cell Rep Med","language":"eng","note":"PMID: 33763655\nPMCID: PMC7974548","page":"100216","source":"PubMed","title":"Toward a broader view of mechanisms of drug cardiotoxicity","volume":"2","author":[{"family":"Mamoshina","given":"Polina"},{"family":"Rodriguez","given":"Blanca"},{"family":"Bueno-Orovio","given":"Alfonso"}],"issued":{"date-parts":[["2021",3,16]]}}}],"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3]</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6 Hepatotoxicity and Metabolism Stud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liver's central role in drug metabolism and detoxification makes it a vital organ for drug testing. This subsection navigates through how liver organoids model drug metabolism, hepatotoxicity, and drug-induced liver injury. Researchers can evaluate drug effects on hepatocyte function, cytochrome P450 activity, and bile acid metabolism, aiding in the prediction of potential adverse effects on the liver</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qRnqJ5ae","properties":{"formattedCitation":"[64]","plainCitation":"[64]","noteIndex":0},"citationItems":[{"id":4530,"uris":["http://zotero.org/users/5408493/items/CA6F7QYW"],"itemData":{"id":4530,"type":"article-journal","abstract":"The hepatotoxicity of drugs is one of the leading causes of drug withdrawal from the pharmaceutical market and high drug attrition rates. Currently, the commonly used hepatocyte models include conventional hepatic cell lines and animal models, which cannot mimic human drug-induced liver injury (DILI) due to poorly defined dose-response relationships and/or lack of human-specific mechanisms of toxicity. In comparison to 2D culture systems from different cell sources such as primary human hepatocytes and hepatomas,, 3D organoids derived from an inducible pluripotent stem cell (iPSC) or adult stem cells are promising accurate models to mimic organ behavior with a higher level of complexity and functionality owing to their ability to self-renewal. Meanwhile, the heterogeneous cell composition of the organoids enables metabolic and functional zonation of hepatic lobule important in drug detoxification and has the ability to mimic idiosyncratic DILI as well. Organoids having higher drug-metabolizing enzyme capacities can culture long-term and be combined with microfluidic-based technologies such as organ-on-chips for a more precise representation of human susceptibility to drug response in a high-throughput manner. However, there are numerous limitations to be considered about this technology, such as enough maturation, differences between protocols and high cost. Herein, we first reviewed the current preclinical DILI assessment tools and looked at the organoid technology with respect to in vitro detoxification capacities. Then we discussed the clinically applicable DILI assessment markers and the importance of liver zonation in the next generation organoid-based DILI models.","container-title":"Endocrine, Metabolic &amp; Immune Disorders Drug Targets","DOI":"10.2174/1871530323666230411100121","ISSN":"2212-3873","journalAbbreviation":"Endocr Metab Immune Disord Drug Targets","language":"eng","note":"PMID: 37055905","source":"PubMed","title":"Human liver organoid models for assessment of drug toxicity at the preclinical stage","author":[{"family":"Karabicici","given":"Mustafa"},{"family":"Akbari","given":"Soheil"},{"family":"Ertem","given":"Ozge"},{"family":"Gumustekin","given":"Mukaddes"},{"family":"Erdal","given":"Esra"}],"issued":{"date-parts":[["2023",4,11]]}}}],"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4]</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7 Future of Precision Medicine:</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The integration of organoids with precision medicine holds the promise of tailored therapeutic interventions. This subsection explores how advancements in genomic profiling, data analysis, and patient-specific organoid models will enable researchers to predict individual responses to drugs with unprecedented accuracy. This convergence of technology and medicine has the potential to transform clinical practice and improve patient outcomes</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OFLY6pjF","properties":{"formattedCitation":"[61]","plainCitation":"[61]","noteIndex":0},"citationItems":[{"id":4522,"uris":["http://zotero.org/users/5408493/items/GKET6C32"],"itemData":{"id":4522,"type":"article-journal","abstract":"Cancer organoids generated from 3D in vitro cell cultures have contributed to the study of drug resistance. Maintenance of genomic and transcriptomic similarity between organoids and parental cancer allows organoids to have the ability of accurate prediction in drug resistance testing. Protocols of establishing therapy-sensitive and therapy-resistant organoids are concluded in two aspects, which are generated directly from respective patients' cancer and by induction of anti-cancer drug. Genomic and transcriptomic analyses and gene editing have been applied to organoid studies to identify key targets in drug resistance and FGFR3, KHDRBS3, lnc-RP11-536 K7.3 and FBN1 were found to be key targets. Furthermore, mechanisms contributing to resistance have been identified, including metabolic adaptation, activation of DNA damage response, defects in apoptosis, reduced cellular senescence, cellular plasticity, subpopulation interactions and gene fusions. Additionally, cancer stem cells (CSCs) have been verified to be involved in drug resistance utilizing organoid technology. Reversal of drug resistance can be achieved by targeting key genes and CSCs in cancer organoids. In this review, we summarize applications of organoids to cancer drug resistance research, indicating prospects and limitations.","container-title":"Biomedicine &amp; Pharmacotherapy = Biomedecine &amp; Pharmacotherapie","DOI":"10.1016/j.biopha.2022.114098","ISSN":"1950-6007","journalAbbreviation":"Biomed Pharmacother","language":"eng","note":"PMID: 36528918","page":"114098","source":"PubMed","title":"Targeting cancer drug resistance utilizing organoid technology","volume":"158","author":[{"family":"Chai","given":"Changpeng"},{"family":"Ji","given":"Pengfei"},{"family":"Xu","given":"Hao"},{"family":"Tang","given":"Huan"},{"family":"Wang","given":"Zhengfeng"},{"family":"Zhang","given":"Hui"},{"family":"Zhou","given":"Wence"}],"issued":{"date-parts":[["2023",2]]}}}],"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61]</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B402DD" w:rsidRDefault="00D0283C" w:rsidP="00A971E6">
      <w:pPr>
        <w:jc w:val="both"/>
        <w:rPr>
          <w:rFonts w:ascii="Times New Roman" w:hAnsi="Times New Roman" w:cs="Times New Roman"/>
          <w:b/>
          <w:sz w:val="24"/>
          <w:szCs w:val="24"/>
        </w:rPr>
      </w:pPr>
      <w:r w:rsidRPr="00B402DD">
        <w:rPr>
          <w:rFonts w:ascii="Times New Roman" w:hAnsi="Times New Roman" w:cs="Times New Roman"/>
          <w:b/>
          <w:sz w:val="24"/>
          <w:szCs w:val="24"/>
        </w:rPr>
        <w:t>9.8 Challenges and Opportunitie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s organoids reshape drug testing, challenges and opportunities emerge:</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9.8.1 Maturity and Functionality:</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Organoid maturity and functionality are critical for accurate drug testing. Researchers must continue to refine culture conditions and maturation techniques to ensure that organoids replicate in vivo responses as closely as possible</w:t>
      </w:r>
      <w:r w:rsidR="00A54B93">
        <w:rPr>
          <w:rFonts w:ascii="Times New Roman" w:hAnsi="Times New Roman" w:cs="Times New Roman"/>
          <w:sz w:val="24"/>
          <w:szCs w:val="24"/>
        </w:rPr>
        <w:t xml:space="preserve"> </w:t>
      </w:r>
      <w:r w:rsidR="00A54B93">
        <w:rPr>
          <w:rFonts w:ascii="Times New Roman" w:hAnsi="Times New Roman" w:cs="Times New Roman"/>
          <w:sz w:val="24"/>
          <w:szCs w:val="24"/>
        </w:rPr>
        <w:fldChar w:fldCharType="begin"/>
      </w:r>
      <w:r w:rsidR="00A54B93">
        <w:rPr>
          <w:rFonts w:ascii="Times New Roman" w:hAnsi="Times New Roman" w:cs="Times New Roman"/>
          <w:sz w:val="24"/>
          <w:szCs w:val="24"/>
        </w:rPr>
        <w:instrText xml:space="preserve"> ADDIN ZOTERO_ITEM CSL_CITATION {"citationID":"oXWXHeLB","properties":{"formattedCitation":"[54]","plainCitation":"[54]","noteIndex":0},"citationItems":[{"id":4506,"uris":["http://zotero.org/users/5408493/items/ZZFZ79DK"],"itemData":{"id":4506,"type":"article-journal","container-title":"Nature Reviews Methods Primers","DOI":"10.1038/s43586-022-00174-y","ISSN":"2662-8449","issue":"1","journalAbbreviation":"Nat Rev Methods Primers","language":"en","page":"94","source":"DOI.org (Crossref)","title":"Organoids","volume":"2","author":[{"family":"Zhao","given":"Zixuan"},{"family":"Chen","given":"Xinyi"},{"family":"Dowbaj","given":"Anna M."},{"family":"Sljukic","given":"Aleksandra"},{"family":"Bratlie","given":"Kaitlin"},{"family":"Lin","given":"Luda"},{"family":"Fong","given":"Eliza Li Shan"},{"family":"Balachander","given":"Gowri Manohari"},{"family":"Chen","given":"Zhaowei"},{"family":"Soragni","given":"Alice"},{"family":"Huch","given":"Meritxell"},{"family":"Zeng","given":"Yi Arial"},{"family":"Wang","given":"Qun"},{"family":"Yu","given":"Hanry"}],"issued":{"date-parts":[["2022",12,1]]}}}],"schema":"https://github.com/citation-style-language/schema/raw/master/csl-citation.json"} </w:instrText>
      </w:r>
      <w:r w:rsidR="00A54B93">
        <w:rPr>
          <w:rFonts w:ascii="Times New Roman" w:hAnsi="Times New Roman" w:cs="Times New Roman"/>
          <w:sz w:val="24"/>
          <w:szCs w:val="24"/>
        </w:rPr>
        <w:fldChar w:fldCharType="separate"/>
      </w:r>
      <w:r w:rsidR="00A54B93" w:rsidRPr="00A54B93">
        <w:rPr>
          <w:rFonts w:ascii="Times New Roman" w:hAnsi="Times New Roman" w:cs="Times New Roman"/>
          <w:sz w:val="24"/>
        </w:rPr>
        <w:t>[54]</w:t>
      </w:r>
      <w:r w:rsidR="00A54B93">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 xml:space="preserve">9.8.2 Blood-Brain Barrier </w:t>
      </w:r>
      <w:proofErr w:type="spellStart"/>
      <w:r w:rsidRPr="00A971E6">
        <w:rPr>
          <w:rFonts w:ascii="Times New Roman" w:hAnsi="Times New Roman" w:cs="Times New Roman"/>
          <w:b/>
          <w:bCs/>
          <w:sz w:val="24"/>
          <w:szCs w:val="24"/>
        </w:rPr>
        <w:t>Modeling</w:t>
      </w:r>
      <w:proofErr w:type="spellEnd"/>
      <w:r w:rsidRPr="00A971E6">
        <w:rPr>
          <w:rFonts w:ascii="Times New Roman" w:hAnsi="Times New Roman" w:cs="Times New Roman"/>
          <w:b/>
          <w:bCs/>
          <w:sz w:val="24"/>
          <w:szCs w:val="24"/>
        </w:rPr>
        <w:t>:</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For drug candidates targeting the brain, replicating the blood-brain barrier's complexity remains a challenge. Developing brain organoids that incorporate functional blood-brain barrier components is essential for accurate drug testing in neurological disorders</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niuvBPG5","properties":{"formattedCitation":"[24]","plainCitation":"[24]","noteIndex":0},"citationItems":[{"id":4410,"uris":["http://zotero.org/users/5408493/items/NJPW3QQW"],"itemData":{"id":4410,"type":"article-journal","abstract":"The recent technology of 3D cultures of cellular aggregates derived from human stem cells have led to the emergence of tissue-like structures of various organs including the brain. Brain organoids bear molecular and structural resemblance with developing human brains, and have been demonstrated to recapitulate several physiological and pathological functions of the brain. Here we provide an overview of the development of brain organoids for the clinical community, focusing on the current status of the field with an critical evaluation of its translational value.","container-title":"Annals of Clinical and Translational Neurology","DOI":"10.1002/acn3.505","ISSN":"2328-9503","issue":"2","journalAbbreviation":"Ann Clin Transl Neurol","language":"eng","note":"PMID: 29468184\nPMCID: PMC5817829","page":"226-235","source":"PubMed","title":"Translational potential of human brain organoids","volume":"5","author":[{"family":"Sun","given":"Alfred X."},{"family":"Ng","given":"Huck-Hui"},{"family":"Tan","given":"Eng-King"}],"issued":{"date-parts":[["2018",2]]}}}],"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24]</w:t>
      </w:r>
      <w:r w:rsidR="004130F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lastRenderedPageBreak/>
        <w:t xml:space="preserve">9.8.3 Predictive </w:t>
      </w:r>
      <w:proofErr w:type="spellStart"/>
      <w:r w:rsidRPr="00A971E6">
        <w:rPr>
          <w:rFonts w:ascii="Times New Roman" w:hAnsi="Times New Roman" w:cs="Times New Roman"/>
          <w:b/>
          <w:bCs/>
          <w:sz w:val="24"/>
          <w:szCs w:val="24"/>
        </w:rPr>
        <w:t>Modeling</w:t>
      </w:r>
      <w:proofErr w:type="spellEnd"/>
      <w:r w:rsidRPr="00A971E6">
        <w:rPr>
          <w:rFonts w:ascii="Times New Roman" w:hAnsi="Times New Roman" w:cs="Times New Roman"/>
          <w:b/>
          <w:bCs/>
          <w:sz w:val="24"/>
          <w:szCs w:val="24"/>
        </w:rPr>
        <w:t xml:space="preserve"> and AI:</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Integration with artificial intelligence and predictive </w:t>
      </w:r>
      <w:proofErr w:type="spellStart"/>
      <w:r w:rsidRPr="00A971E6">
        <w:rPr>
          <w:rFonts w:ascii="Times New Roman" w:hAnsi="Times New Roman" w:cs="Times New Roman"/>
          <w:sz w:val="24"/>
          <w:szCs w:val="24"/>
        </w:rPr>
        <w:t>modeling</w:t>
      </w:r>
      <w:proofErr w:type="spellEnd"/>
      <w:r w:rsidRPr="00A971E6">
        <w:rPr>
          <w:rFonts w:ascii="Times New Roman" w:hAnsi="Times New Roman" w:cs="Times New Roman"/>
          <w:sz w:val="24"/>
          <w:szCs w:val="24"/>
        </w:rPr>
        <w:t xml:space="preserve"> enhances the power of organoid-based drug testing. Developing algorithms that predict drug responses based on organoid data can optimize drug selection and guide personalized treatment strategies</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ISkurwxa","properties":{"formattedCitation":"[56]","plainCitation":"[56]","noteIndex":0},"citationItems":[{"id":4511,"uris":["http://zotero.org/users/5408493/items/Z2IZQM2S"],"itemData":{"id":4511,"type":"article-journal","container-title":"SLAS Discovery","DOI":"10.1177/24725552211024547","ISSN":"24725552","issue":"9","journalAbbreviation":"SLAS Discovery","language":"en","page":"1138-1147","source":"DOI.org (Crossref)","title":"Automation of Organoid Cultures: Current Protocols and Applications","title-short":"Automation of Organoid Cultures","volume":"26","author":[{"family":"Louey","given":"Alexandra"},{"family":"Hernández","given":"Damián"},{"family":"Pébay","given":"Alice"},{"family":"Daniszewski","given":"Maciej"}],"issued":{"date-parts":[["2021",10]]}}}],"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56]</w:t>
      </w:r>
      <w:r w:rsidR="004130F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9.8.4 Combining Organoids with Organ-On-a-Chip:</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 xml:space="preserve">The synergy between organoids and organ-on-a-chip platforms holds </w:t>
      </w:r>
      <w:r w:rsidR="00F5643A">
        <w:rPr>
          <w:rFonts w:ascii="Times New Roman" w:hAnsi="Times New Roman" w:cs="Times New Roman"/>
          <w:sz w:val="24"/>
          <w:szCs w:val="24"/>
        </w:rPr>
        <w:t xml:space="preserve">the </w:t>
      </w:r>
      <w:r w:rsidRPr="00A971E6">
        <w:rPr>
          <w:rFonts w:ascii="Times New Roman" w:hAnsi="Times New Roman" w:cs="Times New Roman"/>
          <w:sz w:val="24"/>
          <w:szCs w:val="24"/>
        </w:rPr>
        <w:t>potential for more accurate drug testing. Combining the complexity of organoids with the dynamic microenvironment of microfluidic systems enhances the predictive power of drug testing</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p0PS6xpn","properties":{"formattedCitation":"[6]","plainCitation":"[6]","noteIndex":0},"citationItems":[{"id":4363,"uris":["http://zotero.org/users/5408493/items/ILQCHEMU"],"itemData":{"id":4363,"type":"article-journal","container-title":"Nature Reviews Methods Primers","DOI":"10.1038/s43586-022-00118-6","ISSN":"2662-8449","issue":"1","journalAbbreviation":"Nat Rev Methods Primers","language":"en","page":"33","source":"DOI.org (Crossref)","title":"A guide to the organ-on-a-chip","volume":"2","author":[{"family":"Leung","given":"Chak Ming"},{"family":"Haan","given":"Pim","non-dropping-particle":"de"},{"family":"Ronaldson-Bouchard","given":"Kacey"},{"family":"Kim","given":"Ge-Ah"},{"family":"Ko","given":"Jihoon"},{"family":"Rho","given":"Hoon Suk"},{"family":"Chen","given":"Zhu"},{"family":"Habibovic","given":"Pamela"},{"family":"Jeon","given":"Noo Li"},{"family":"Takayama","given":"Shuichi"},{"family":"Shuler","given":"Michael L."},{"family":"Vunjak-Novakovic","given":"Gordana"},{"family":"Frey","given":"Olivier"},{"family":"Verpoorte","given":"Elisabeth"},{"family":"Toh","given":"Yi-Chin"}],"issued":{"date-parts":[["2022",5,12]]}}}],"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6]</w:t>
      </w:r>
      <w:r w:rsidR="004130FD">
        <w:rPr>
          <w:rFonts w:ascii="Times New Roman" w:hAnsi="Times New Roman" w:cs="Times New Roman"/>
          <w:sz w:val="24"/>
          <w:szCs w:val="24"/>
        </w:rPr>
        <w:fldChar w:fldCharType="end"/>
      </w:r>
      <w:r w:rsidRPr="00A971E6">
        <w:rPr>
          <w:rFonts w:ascii="Times New Roman" w:hAnsi="Times New Roman" w:cs="Times New Roman"/>
          <w:sz w:val="24"/>
          <w:szCs w:val="24"/>
        </w:rPr>
        <w:t>.</w:t>
      </w:r>
    </w:p>
    <w:p w:rsidR="00D0283C" w:rsidRPr="00A971E6" w:rsidRDefault="00D0283C" w:rsidP="00A971E6">
      <w:pPr>
        <w:jc w:val="both"/>
        <w:rPr>
          <w:rFonts w:ascii="Times New Roman" w:hAnsi="Times New Roman" w:cs="Times New Roman"/>
          <w:b/>
          <w:bCs/>
          <w:sz w:val="24"/>
          <w:szCs w:val="24"/>
        </w:rPr>
      </w:pPr>
      <w:r w:rsidRPr="00A971E6">
        <w:rPr>
          <w:rFonts w:ascii="Times New Roman" w:hAnsi="Times New Roman" w:cs="Times New Roman"/>
          <w:b/>
          <w:bCs/>
          <w:sz w:val="24"/>
          <w:szCs w:val="24"/>
        </w:rPr>
        <w:t>9.8.5 Regulatory Considerations:</w:t>
      </w:r>
    </w:p>
    <w:p w:rsidR="00D0283C" w:rsidRPr="00A971E6" w:rsidRDefault="00D0283C" w:rsidP="00A971E6">
      <w:pPr>
        <w:jc w:val="both"/>
        <w:rPr>
          <w:rFonts w:ascii="Times New Roman" w:hAnsi="Times New Roman" w:cs="Times New Roman"/>
          <w:sz w:val="24"/>
          <w:szCs w:val="24"/>
        </w:rPr>
      </w:pPr>
      <w:r w:rsidRPr="00A971E6">
        <w:rPr>
          <w:rFonts w:ascii="Times New Roman" w:hAnsi="Times New Roman" w:cs="Times New Roman"/>
          <w:sz w:val="24"/>
          <w:szCs w:val="24"/>
        </w:rPr>
        <w:t>As organoid-based drug testing becomes more integral to the drug development process, regulatory agencies need to establish guidelines for the validation and qualification of organoid models. Ensuring that organoid-based data meet regulatory standards is essential for successful clinical translation.</w:t>
      </w:r>
    </w:p>
    <w:p w:rsidR="006B5604" w:rsidRPr="00A971E6" w:rsidRDefault="006B5604" w:rsidP="00A971E6">
      <w:pPr>
        <w:jc w:val="both"/>
        <w:rPr>
          <w:rFonts w:ascii="Times New Roman" w:hAnsi="Times New Roman" w:cs="Times New Roman"/>
          <w:sz w:val="24"/>
          <w:szCs w:val="24"/>
        </w:rPr>
      </w:pPr>
    </w:p>
    <w:p w:rsidR="006B5604" w:rsidRPr="004130FD" w:rsidRDefault="006B5604" w:rsidP="004130FD">
      <w:pPr>
        <w:jc w:val="both"/>
        <w:rPr>
          <w:rFonts w:ascii="Times New Roman" w:hAnsi="Times New Roman" w:cs="Times New Roman"/>
          <w:b/>
          <w:sz w:val="24"/>
          <w:szCs w:val="24"/>
        </w:rPr>
      </w:pPr>
      <w:r w:rsidRPr="004130FD">
        <w:rPr>
          <w:rFonts w:ascii="Times New Roman" w:hAnsi="Times New Roman" w:cs="Times New Roman"/>
          <w:b/>
          <w:sz w:val="24"/>
          <w:szCs w:val="24"/>
        </w:rPr>
        <w:t>10. Future Directions:</w:t>
      </w:r>
    </w:p>
    <w:p w:rsidR="00CE1CE2" w:rsidRPr="00156CFF" w:rsidRDefault="00CE1CE2" w:rsidP="00E204DB">
      <w:pPr>
        <w:spacing w:line="360" w:lineRule="auto"/>
        <w:jc w:val="both"/>
        <w:rPr>
          <w:rFonts w:ascii="Times New Roman" w:hAnsi="Times New Roman" w:cs="Times New Roman"/>
          <w:color w:val="FF0000"/>
          <w:sz w:val="24"/>
          <w:szCs w:val="24"/>
        </w:rPr>
      </w:pPr>
      <w:r w:rsidRPr="00156CFF">
        <w:rPr>
          <w:rFonts w:ascii="Times New Roman" w:hAnsi="Times New Roman" w:cs="Times New Roman"/>
          <w:color w:val="FF0000"/>
          <w:sz w:val="24"/>
          <w:szCs w:val="24"/>
        </w:rPr>
        <w:t xml:space="preserve">The potential of organoids has only just begun to be explored, opening up promising new avenues of research. This section delves into how organoids are merging with cutting-edge tools including microfluidics, gene editing, and state-of-the-art imaging. By combining these strategies, scientists will be able to learn more about organoids, which will help them understand complex disease pathways, discover new uses for regenerative medicine, and pave the way for bioengineered organs that can be used in transplant surgeries. Microfluidics has allowed for the exact regulation of nutrient delivery by simulating the physiological environment through </w:t>
      </w:r>
      <w:r w:rsidR="00F5643A" w:rsidRPr="00156CFF">
        <w:rPr>
          <w:rFonts w:ascii="Times New Roman" w:hAnsi="Times New Roman" w:cs="Times New Roman"/>
          <w:color w:val="FF0000"/>
          <w:sz w:val="24"/>
          <w:szCs w:val="24"/>
        </w:rPr>
        <w:t xml:space="preserve">the </w:t>
      </w:r>
      <w:r w:rsidRPr="00156CFF">
        <w:rPr>
          <w:rFonts w:ascii="Times New Roman" w:hAnsi="Times New Roman" w:cs="Times New Roman"/>
          <w:color w:val="FF0000"/>
          <w:sz w:val="24"/>
          <w:szCs w:val="24"/>
        </w:rPr>
        <w:t xml:space="preserve">control of fluid flows. The system allows for real-time monitoring of critical parameters including pH, oxygen levels, and metabolite concentrations, as well as the incorporation of external stimuli like electrical or mechanical inputs. Organoids are self-organizing, three-dimensional groupings that look like organs. They accurately mimic the functions of the original organs. Microfluidics applied to organoids creates lifelike human models for research into organ development, disease, and drug testing. </w:t>
      </w:r>
      <w:r w:rsidRPr="00156CFF">
        <w:rPr>
          <w:rFonts w:ascii="Times New Roman" w:hAnsi="Times New Roman" w:cs="Times New Roman"/>
          <w:color w:val="FF0000"/>
          <w:sz w:val="24"/>
          <w:szCs w:val="24"/>
        </w:rPr>
        <w:fldChar w:fldCharType="begin"/>
      </w:r>
      <w:r w:rsidRPr="00156CFF">
        <w:rPr>
          <w:rFonts w:ascii="Times New Roman" w:hAnsi="Times New Roman" w:cs="Times New Roman"/>
          <w:color w:val="FF0000"/>
          <w:sz w:val="24"/>
          <w:szCs w:val="24"/>
        </w:rPr>
        <w:instrText xml:space="preserve"> ADDIN ZOTERO_ITEM CSL_CITATION {"citationID":"acjGSgah","properties":{"formattedCitation":"[65]","plainCitation":"[65]","noteIndex":0},"citationItems":[{"id":4541,"uris":["http://zotero.org/users/5408493/items/ZE5XSFNB"],"itemData":{"id":4541,"type":"article-journal","container-title":"Seminars in Cell &amp; Developmental Biology","DOI":"10.1016/j.semcdb.2022.10.001","ISSN":"10849521","journalAbbreviation":"Seminars in Cell &amp; Developmental Biology","language":"en","page":"41-54","source":"DOI.org (Crossref)","title":"Microfluidic organoids-on-a-chip: The future of human models","title-short":"Microfluidic organoids-on-a-chip","volume":"144","author":[{"family":"Saorin","given":"Gloria"},{"family":"Caligiuri","given":"Isabella"},{"family":"Rizzolio","given":"Flavio"}],"issued":{"date-parts":[["2023",7]]}}}],"schema":"https://github.com/citation-style-language/schema/raw/master/csl-citation.json"} </w:instrText>
      </w:r>
      <w:r w:rsidRPr="00156CFF">
        <w:rPr>
          <w:rFonts w:ascii="Times New Roman" w:hAnsi="Times New Roman" w:cs="Times New Roman"/>
          <w:color w:val="FF0000"/>
          <w:sz w:val="24"/>
          <w:szCs w:val="24"/>
        </w:rPr>
        <w:fldChar w:fldCharType="separate"/>
      </w:r>
      <w:r w:rsidRPr="00156CFF">
        <w:rPr>
          <w:rFonts w:ascii="Times New Roman" w:hAnsi="Times New Roman" w:cs="Times New Roman"/>
          <w:color w:val="FF0000"/>
          <w:sz w:val="24"/>
        </w:rPr>
        <w:t>[65]</w:t>
      </w:r>
      <w:r w:rsidRPr="00156CFF">
        <w:rPr>
          <w:rFonts w:ascii="Times New Roman" w:hAnsi="Times New Roman" w:cs="Times New Roman"/>
          <w:color w:val="FF0000"/>
          <w:sz w:val="24"/>
          <w:szCs w:val="24"/>
        </w:rPr>
        <w:fldChar w:fldCharType="end"/>
      </w:r>
      <w:r w:rsidRPr="00156CFF">
        <w:rPr>
          <w:rFonts w:ascii="Times New Roman" w:hAnsi="Times New Roman" w:cs="Times New Roman"/>
          <w:color w:val="FF0000"/>
          <w:sz w:val="24"/>
          <w:szCs w:val="24"/>
        </w:rPr>
        <w:t>.</w:t>
      </w:r>
      <w:r w:rsidRPr="00156CFF">
        <w:rPr>
          <w:color w:val="FF0000"/>
        </w:rPr>
        <w:t xml:space="preserve"> </w:t>
      </w:r>
      <w:r w:rsidRPr="00156CFF">
        <w:rPr>
          <w:rFonts w:ascii="Times New Roman" w:hAnsi="Times New Roman" w:cs="Times New Roman"/>
          <w:color w:val="FF0000"/>
          <w:sz w:val="24"/>
          <w:szCs w:val="24"/>
        </w:rPr>
        <w:t>Organoids can be ma</w:t>
      </w:r>
      <w:r w:rsidR="00E204DB" w:rsidRPr="00156CFF">
        <w:rPr>
          <w:rFonts w:ascii="Times New Roman" w:hAnsi="Times New Roman" w:cs="Times New Roman"/>
          <w:color w:val="FF0000"/>
          <w:sz w:val="24"/>
          <w:szCs w:val="24"/>
        </w:rPr>
        <w:t xml:space="preserve">de from a variety of cell types. </w:t>
      </w:r>
      <w:r w:rsidRPr="00156CFF">
        <w:rPr>
          <w:rFonts w:ascii="Times New Roman" w:hAnsi="Times New Roman" w:cs="Times New Roman"/>
          <w:color w:val="FF0000"/>
          <w:sz w:val="24"/>
          <w:szCs w:val="24"/>
        </w:rPr>
        <w:t xml:space="preserve">Organoids generated from adult stem cells (ASCs) are self-organizing constructs </w:t>
      </w:r>
      <w:r w:rsidR="00E204DB" w:rsidRPr="00156CFF">
        <w:rPr>
          <w:rFonts w:ascii="Times New Roman" w:hAnsi="Times New Roman" w:cs="Times New Roman"/>
          <w:color w:val="FF0000"/>
          <w:sz w:val="24"/>
          <w:szCs w:val="24"/>
        </w:rPr>
        <w:t>that retain genomic stability</w:t>
      </w:r>
      <w:r w:rsidRPr="00156CFF">
        <w:rPr>
          <w:rFonts w:ascii="Times New Roman" w:hAnsi="Times New Roman" w:cs="Times New Roman"/>
          <w:color w:val="FF0000"/>
          <w:sz w:val="24"/>
          <w:szCs w:val="24"/>
        </w:rPr>
        <w:t xml:space="preserve"> while mimicking the cellular composition, 3D architecture, and functionalities of the various epithelial tissues from which they were derived. Since engineered mouse organoids may be generated from genetically manipulated mouse lines, particularly knock-in models, they have been employed as adaptable in vitro tools to address a wide range of biological concerns</w:t>
      </w:r>
      <w:r w:rsidR="00E204DB" w:rsidRPr="00156CFF">
        <w:rPr>
          <w:rFonts w:ascii="Times New Roman" w:hAnsi="Times New Roman" w:cs="Times New Roman"/>
          <w:color w:val="FF0000"/>
          <w:sz w:val="24"/>
          <w:szCs w:val="24"/>
        </w:rPr>
        <w:t xml:space="preserve"> </w:t>
      </w:r>
      <w:r w:rsidR="00E204DB" w:rsidRPr="00156CFF">
        <w:rPr>
          <w:rFonts w:ascii="Times New Roman" w:hAnsi="Times New Roman" w:cs="Times New Roman"/>
          <w:color w:val="FF0000"/>
          <w:sz w:val="24"/>
          <w:szCs w:val="24"/>
        </w:rPr>
        <w:fldChar w:fldCharType="begin"/>
      </w:r>
      <w:r w:rsidR="00E204DB" w:rsidRPr="00156CFF">
        <w:rPr>
          <w:rFonts w:ascii="Times New Roman" w:hAnsi="Times New Roman" w:cs="Times New Roman"/>
          <w:color w:val="FF0000"/>
          <w:sz w:val="24"/>
          <w:szCs w:val="24"/>
        </w:rPr>
        <w:instrText xml:space="preserve"> ADDIN ZOTERO_ITEM CSL_CITATION {"citationID":"8gvBwWzF","properties":{"formattedCitation":"[66]","plainCitation":"[66]","noteIndex":0},"citationItems":[{"id":4542,"uris":["http://zotero.org/users/5408493/items/U2YV7P5L"],"itemData":{"id":4542,"type":"article-journal","container-title":"Nature Cell Biology","DOI":"10.1038/s41556-020-0472-5","ISSN":"1465-7392, 1476-4679","issue":"3","journalAbbreviation":"Nat Cell Biol","language":"en","page":"321-331","source":"DOI.org (Crossref)","title":"Fast and efficient generation of knock-in human organoids using homology-independent CRISPR–Cas9 precision genome editing","volume":"22","author":[{"family":"Artegiani","given":"Benedetta"},{"family":"Hendriks","given":"Delilah"},{"family":"Beumer","given":"Joep"},{"family":"Kok","given":"Rutger"},{"family":"Zheng","given":"Xuan"},{"family":"Joore","given":"Indi"},{"family":"Chuva de Sousa Lopes","given":"Susana"},{"family":"Zon","given":"Jeroen","non-dropping-particle":"van"},{"family":"Tans","given":"Sander"},{"family":"Clevers","given":"Hans"}],"issued":{"date-parts":[["2020",3]]}}}],"schema":"https://github.com/citation-style-language/schema/raw/master/csl-citation.json"} </w:instrText>
      </w:r>
      <w:r w:rsidR="00E204DB" w:rsidRPr="00156CFF">
        <w:rPr>
          <w:rFonts w:ascii="Times New Roman" w:hAnsi="Times New Roman" w:cs="Times New Roman"/>
          <w:color w:val="FF0000"/>
          <w:sz w:val="24"/>
          <w:szCs w:val="24"/>
        </w:rPr>
        <w:fldChar w:fldCharType="separate"/>
      </w:r>
      <w:r w:rsidR="00E204DB" w:rsidRPr="00156CFF">
        <w:rPr>
          <w:rFonts w:ascii="Times New Roman" w:hAnsi="Times New Roman" w:cs="Times New Roman"/>
          <w:color w:val="FF0000"/>
          <w:sz w:val="24"/>
        </w:rPr>
        <w:t>[66]</w:t>
      </w:r>
      <w:r w:rsidR="00E204DB" w:rsidRPr="00156CFF">
        <w:rPr>
          <w:rFonts w:ascii="Times New Roman" w:hAnsi="Times New Roman" w:cs="Times New Roman"/>
          <w:color w:val="FF0000"/>
          <w:sz w:val="24"/>
          <w:szCs w:val="24"/>
        </w:rPr>
        <w:fldChar w:fldCharType="end"/>
      </w:r>
      <w:r w:rsidRPr="00156CFF">
        <w:rPr>
          <w:rFonts w:ascii="Times New Roman" w:hAnsi="Times New Roman" w:cs="Times New Roman"/>
          <w:color w:val="FF0000"/>
          <w:sz w:val="24"/>
          <w:szCs w:val="24"/>
        </w:rPr>
        <w:t>.</w:t>
      </w:r>
    </w:p>
    <w:p w:rsidR="006B5604" w:rsidRPr="004130FD" w:rsidRDefault="006B5604" w:rsidP="004130FD">
      <w:pPr>
        <w:jc w:val="both"/>
        <w:rPr>
          <w:rFonts w:ascii="Times New Roman" w:hAnsi="Times New Roman" w:cs="Times New Roman"/>
          <w:sz w:val="24"/>
          <w:szCs w:val="24"/>
        </w:rPr>
      </w:pPr>
      <w:r w:rsidRPr="004130FD">
        <w:rPr>
          <w:rFonts w:ascii="Times New Roman" w:hAnsi="Times New Roman" w:cs="Times New Roman"/>
          <w:b/>
          <w:sz w:val="24"/>
          <w:szCs w:val="24"/>
        </w:rPr>
        <w:lastRenderedPageBreak/>
        <w:t>11. Ethical and Regulatory Considerations</w:t>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 xml:space="preserve">The </w:t>
      </w:r>
      <w:proofErr w:type="spellStart"/>
      <w:r w:rsidRPr="004130FD">
        <w:rPr>
          <w:rFonts w:ascii="Times New Roman" w:hAnsi="Times New Roman" w:cs="Times New Roman"/>
          <w:sz w:val="24"/>
          <w:szCs w:val="24"/>
        </w:rPr>
        <w:t>groundbreaking</w:t>
      </w:r>
      <w:proofErr w:type="spellEnd"/>
      <w:r w:rsidRPr="004130FD">
        <w:rPr>
          <w:rFonts w:ascii="Times New Roman" w:hAnsi="Times New Roman" w:cs="Times New Roman"/>
          <w:sz w:val="24"/>
          <w:szCs w:val="24"/>
        </w:rPr>
        <w:t xml:space="preserve"> potential of organoid research brings forth a spectrum of ethical and regulatory considerations that warrant thoughtful deliberation. This section delves deeply into the multifaceted ethical dimensions associated with the development and utilization of organoids</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DT0jrP0O","properties":{"formattedCitation":"[53]","plainCitation":"[53]","noteIndex":0},"citationItems":[{"id":4503,"uris":["http://zotero.org/users/5408493/items/5F63KVGM"],"itemData":{"id":4503,"type":"article-journal","abstract":"Organoids are 3D structures grown from pluripotent stem cells derived from human tissue and serve as in vitro miniature models of human organs. Organoids are expected to revolutionize biomedical research and clinical care. However, organoids are not seen as morally neutral. For instance, tissue donors may perceive enduring personal connections with their organoids, setting higher bars for informed consent and patient participation. Also, several organoid sub-types, e.g., brain organoids and human-animal chimeric organoids, have raised controversy. This systematic review provides an overview of ethical discussions as conducted in the scientific literature on organoids. The review covers both research and clinical applications of organoid technology and discusses the topics informed consent, commercialization, personalized medicine, transplantation, brain organoids, chimeras, and gastruloids. It shows that further ethical research is needed especially on organoid transplantation, to help ensure the responsible development and clinical implementation of this technology in this field.","container-title":"Stem Cell Research &amp; Therapy","DOI":"10.1186/s13287-022-02950-9","ISSN":"1757-6512","issue":"1","journalAbbreviation":"Stem Cell Res Ther","language":"eng","note":"PMID: 35870991\nPMCID: PMC9308907","page":"337","source":"PubMed","title":"Organoids: a systematic review of ethical issues","title-short":"Organoids","volume":"13","author":[{"family":"Jongh","given":"Dide","non-dropping-particle":"de"},{"family":"Massey","given":"Emma K."},{"literal":"VANGUARD consortium"},{"family":"Bunnik","given":"Eline M."}],"issued":{"date-parts":[["2022",7,23]]}}}],"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53]</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b/>
          <w:sz w:val="24"/>
          <w:szCs w:val="24"/>
        </w:rPr>
      </w:pPr>
      <w:r w:rsidRPr="004130FD">
        <w:rPr>
          <w:rFonts w:ascii="Times New Roman" w:hAnsi="Times New Roman" w:cs="Times New Roman"/>
          <w:b/>
          <w:sz w:val="24"/>
          <w:szCs w:val="24"/>
        </w:rPr>
        <w:t>11.1 Ethical Implications of Brain Organoids:</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Brain organoids, which attempt to replicate the complexities of the human brain, raise profound ethical questions. This subsection critically examines concerns regarding the consciousness, sentience, and ethical status of brain-like structures. Discussions include the "minimal brain" criterion, which aims to define the point at which organoids may attain a level of consciousness akin to that of animals. Ethical guidelines and frameworks are explored to ensure that research involving brain organoids remains within ethical boundaries, preventing the creation of entities that could experience suffering or consciousness</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E204DB">
        <w:rPr>
          <w:rFonts w:ascii="Times New Roman" w:hAnsi="Times New Roman" w:cs="Times New Roman"/>
          <w:sz w:val="24"/>
          <w:szCs w:val="24"/>
        </w:rPr>
        <w:instrText xml:space="preserve"> ADDIN ZOTERO_ITEM CSL_CITATION {"citationID":"g5XxYpbW","properties":{"formattedCitation":"[67]","plainCitation":"[67]","noteIndex":0},"citationItems":[{"id":4532,"uris":["http://zotero.org/users/5408493/items/FMIMND2T"],"itemData":{"id":4532,"type":"article-journal","abstract":"Advances in the field of human stem cells are often a source of public and ethical controversy. Researchers must frequently balance diverse societal perspectives on questions of morality with the pursuit of medical therapeutics and innovation. Recent developments in brain organoids make this challenge even more acute. Brain organoids are a new class of brain surrogate generated from human pluripotent stem cells (hPSCs). They have gained traction as a model for studying the intricacies of the human brain by using advancements in stem cell biology to recapitulate aspects of the developing human brain in vitro. However, recent observation of neural oscillations spontaneously emerging from these organoids raises the question of whether brain organoids are or could become conscious. At the same time, brain organoids offer a potentially unique opportunity to scientifically understand consciousness. To address these issues, experimental biologists, philosophers, and ethicists united to discuss the possibility of consciousness in human brain organoids and the consequent ethical and moral implications.","container-title":"Seminars in Cell &amp; Developmental Biology","DOI":"10.1016/j.semcdb.2022.03.020","ISSN":"1096-3634","journalAbbreviation":"Semin Cell Dev Biol","language":"eng","note":"PMID: 35339359","page":"97-102","source":"PubMed","title":"Brain organoids, consciousness, ethics and moral status","volume":"144","author":[{"family":"Jeziorski","given":"Jacob"},{"family":"Brandt","given":"Reuven"},{"family":"Evans","given":"John H."},{"family":"Campana","given":"Wendy"},{"family":"Kalichman","given":"Michael"},{"family":"Thompson","given":"Evan"},{"family":"Goldstein","given":"Lawrence"},{"family":"Koch","given":"Christof"},{"family":"Muotri","given":"Alysson R."}],"issued":{"date-parts":[["2023",7,30]]}}}],"schema":"https://github.com/citation-style-language/schema/raw/master/csl-citation.json"} </w:instrText>
      </w:r>
      <w:r w:rsidR="004130FD">
        <w:rPr>
          <w:rFonts w:ascii="Times New Roman" w:hAnsi="Times New Roman" w:cs="Times New Roman"/>
          <w:sz w:val="24"/>
          <w:szCs w:val="24"/>
        </w:rPr>
        <w:fldChar w:fldCharType="separate"/>
      </w:r>
      <w:r w:rsidR="00E204DB" w:rsidRPr="00E204DB">
        <w:rPr>
          <w:rFonts w:ascii="Times New Roman" w:hAnsi="Times New Roman" w:cs="Times New Roman"/>
          <w:sz w:val="24"/>
        </w:rPr>
        <w:t>[67]</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b/>
          <w:sz w:val="24"/>
          <w:szCs w:val="24"/>
        </w:rPr>
      </w:pPr>
      <w:r w:rsidRPr="004130FD">
        <w:rPr>
          <w:rFonts w:ascii="Times New Roman" w:hAnsi="Times New Roman" w:cs="Times New Roman"/>
          <w:b/>
          <w:sz w:val="24"/>
          <w:szCs w:val="24"/>
        </w:rPr>
        <w:t>11.2 Chimera Research and Human-Monkey Organoids:</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The intersection of organoid technology with chimera research, involving the introduction of human cells into animal embryos, raises complex ethical considerations. This subsection delves into the potential risks of blurring species boundaries, addressing concerns about the cognitive capacities of chimeric animals and the unintended consequences of hybrid structures. Striking a balance between the scientific potential and ethical boundaries of chimera research requires the establishment of rigorous guidelines to guide researchers and policymakers in navigating this uncharted territory</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E204DB">
        <w:rPr>
          <w:rFonts w:ascii="Times New Roman" w:hAnsi="Times New Roman" w:cs="Times New Roman"/>
          <w:sz w:val="24"/>
          <w:szCs w:val="24"/>
        </w:rPr>
        <w:instrText xml:space="preserve"> ADDIN ZOTERO_ITEM CSL_CITATION {"citationID":"NjQGTJcE","properties":{"formattedCitation":"[68]","plainCitation":"[68]","noteIndex":0},"citationItems":[{"id":4535,"uris":["http://zotero.org/users/5408493/items/GRXESD8T"],"itemData":{"id":4535,"type":"article-journal","abstract":"Human-animal chimeric embryos are embryos obtained by introducing human cells into a non-human animal embryo. It is envisaged that the application of human-animal chimeric embryos may make possible many useful research projects including producing three-dimensional human organs in animals and verification of the pluripotency of human ES cells or iPS cells in vivo. The use of human-animal chimeric embryos, however, raises several ethical and moral concerns. The most fundamental one is that human-animal chimeric embryos possess the potential to develop into organisms containing human-derived tissue, which may lead to infringing upon the identity of the human species, and thus impairing human dignity. The Japanese Expert Panel on Bioethics in the Cabinet Office carefully considered the scientific significance and ethical acceptability of the issue and released its \"Opinions regarding the handling of research using human-animal chimeric embryos\". The Panel proposed a framework of case-by-case review, and suggested that the following points must be carefully reviewed from the perspective of ethical acceptability: (a) Types of animal embryos and types of animals receiving embryo transfers, particularly in dealing with non-human primates; (b) Types of human cells and organs intended for production, particularly in dealing with human nerve or germ cells; and (c) Extent of the period required for post-transfer studies. The scientific knowledge that can be gained from transfer into an animal uterus and from the production of an individual must be clarified to avoid unnecessary generation of chimeric animals. The time is ripe for the scientific community and governments to start discussing the ethical issues for establishing a global consensus.","container-title":"Life Sciences, Society and Policy","DOI":"10.1186/s40504-015-0033-z","ISSN":"2195-7819","journalAbbreviation":"Life Sci Soc Policy","language":"eng","note":"PMID: 26694481\nPMCID: PMC4688288","page":"15","source":"PubMed","title":"Ethical acceptability of research on human-animal chimeric embryos: summary of opinions by the Japanese Expert Panel on Bioethics","title-short":"Ethical acceptability of research on human-animal chimeric embryos","volume":"11","author":[{"family":"Mizuno","given":"Hiroshi"},{"family":"Akutsu","given":"Hidenori"},{"family":"Kato","given":"Kazuto"}],"issued":{"date-parts":[["2015"]]}}}],"schema":"https://github.com/citation-style-language/schema/raw/master/csl-citation.json"} </w:instrText>
      </w:r>
      <w:r w:rsidR="004130FD">
        <w:rPr>
          <w:rFonts w:ascii="Times New Roman" w:hAnsi="Times New Roman" w:cs="Times New Roman"/>
          <w:sz w:val="24"/>
          <w:szCs w:val="24"/>
        </w:rPr>
        <w:fldChar w:fldCharType="separate"/>
      </w:r>
      <w:r w:rsidR="00E204DB" w:rsidRPr="00E204DB">
        <w:rPr>
          <w:rFonts w:ascii="Times New Roman" w:hAnsi="Times New Roman" w:cs="Times New Roman"/>
          <w:sz w:val="24"/>
        </w:rPr>
        <w:t>[68]</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b/>
          <w:sz w:val="24"/>
          <w:szCs w:val="24"/>
        </w:rPr>
      </w:pPr>
      <w:r w:rsidRPr="004130FD">
        <w:rPr>
          <w:rFonts w:ascii="Times New Roman" w:hAnsi="Times New Roman" w:cs="Times New Roman"/>
          <w:b/>
          <w:sz w:val="24"/>
          <w:szCs w:val="24"/>
        </w:rPr>
        <w:t>11.3 Creation of Functional Human Structures:</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The creation of functional human organ-like structures within organoids prompts ethical discussions about the potential for crossing ethical thresholds. This subsection explores the potential implications of creating synthetic embryos or structures that closely resemble human organs. Ethical considerations range from the status of these entities and their potential rights to the unintended consequences of pushing the boundaries of life creation. Ethical guidelines and international regulatory frameworks are explored to ensure responsible research and innovation that respect the sanctity of life and human dignity</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pbm5zgHB","properties":{"formattedCitation":"[41]","plainCitation":"[41]","noteIndex":0},"citationItems":[{"id":4457,"uris":["http://zotero.org/users/5408493/items/C9B92ELN"],"itemData":{"id":4457,"type":"article-journal","abstract":"An organoid is a miniaturized and simplified in vitro model with a similar structure and function to a real organ. In recent years, the use of organoids has increased explosively in the field of growth and development, disease simulation, drug screening, cell therapy, etc. In order to obtain necessary information, such as morphological structure, cell function and dynamic signals, it is necessary and important to directly monitor the culture process of organoids. Among different detection technologies, imaging technology is a simple and convenient choice and can realize direct observation and quantitative research. In this review, the principle, advantages and disadvantages of imaging technologies that have been applied in organoids research are introduced. We also offer an overview of prospective technologies for organoid imaging. This review aims to help biologists find appropriate imaging techniques for different areas of organoid research, and also contribute to the development of organoid imaging systems.","container-title":"Bioengineering (Basel, Switzerland)","DOI":"10.3390/bioengineering9030121","ISSN":"2306-5354","issue":"3","journalAbbreviation":"Bioengineering (Basel)","language":"eng","note":"PMID: 35324810\nPMCID: PMC8945799","page":"121","source":"PubMed","title":"Present Application and Perspectives of Organoid Imaging Technology","volume":"9","author":[{"family":"Fei","given":"Keyi"},{"family":"Zhang","given":"Jinze"},{"family":"Yuan","given":"Jin"},{"family":"Xiao","given":"Peng"}],"issued":{"date-parts":[["2022",3,16]]}}}],"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41]</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b/>
          <w:sz w:val="24"/>
          <w:szCs w:val="24"/>
        </w:rPr>
      </w:pPr>
      <w:r w:rsidRPr="004130FD">
        <w:rPr>
          <w:rFonts w:ascii="Times New Roman" w:hAnsi="Times New Roman" w:cs="Times New Roman"/>
          <w:b/>
          <w:sz w:val="24"/>
          <w:szCs w:val="24"/>
        </w:rPr>
        <w:t>11.4 Regulatory Frameworks and Oversight:</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The rapid progress in organoid research necessitates robust regulatory oversight to ensure responsible and ethical advancements. This subsection delves into the existing regulatory landscape governing organoid research, spanning stem cell research regulations, human tissue guidelines, and laboratory practices. It discusses the need for adaptive regulations that strike a balance between promoting innovation and safeguarding ethical standards. International collaboration in developing harmonized ethical and regulatory guidelines is explored to prevent research inconsistencies and ethical violations</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4130FD">
        <w:rPr>
          <w:rFonts w:ascii="Times New Roman" w:hAnsi="Times New Roman" w:cs="Times New Roman"/>
          <w:sz w:val="24"/>
          <w:szCs w:val="24"/>
        </w:rPr>
        <w:instrText xml:space="preserve"> ADDIN ZOTERO_ITEM CSL_CITATION {"citationID":"JCB3scbz","properties":{"formattedCitation":"[53]","plainCitation":"[53]","noteIndex":0},"citationItems":[{"id":4503,"uris":["http://zotero.org/users/5408493/items/5F63KVGM"],"itemData":{"id":4503,"type":"article-journal","abstract":"Organoids are 3D structures grown from pluripotent stem cells derived from human tissue and serve as in vitro miniature models of human organs. Organoids are expected to revolutionize biomedical research and clinical care. However, organoids are not seen as morally neutral. For instance, tissue donors may perceive enduring personal connections with their organoids, setting higher bars for informed consent and patient participation. Also, several organoid sub-types, e.g., brain organoids and human-animal chimeric organoids, have raised controversy. This systematic review provides an overview of ethical discussions as conducted in the scientific literature on organoids. The review covers both research and clinical applications of organoid technology and discusses the topics informed consent, commercialization, personalized medicine, transplantation, brain organoids, chimeras, and gastruloids. It shows that further ethical research is needed especially on organoid transplantation, to help ensure the responsible development and clinical implementation of this technology in this field.","container-title":"Stem Cell Research &amp; Therapy","DOI":"10.1186/s13287-022-02950-9","ISSN":"1757-6512","issue":"1","journalAbbreviation":"Stem Cell Res Ther","language":"eng","note":"PMID: 35870991\nPMCID: PMC9308907","page":"337","source":"PubMed","title":"Organoids: a systematic review of ethical issues","title-short":"Organoids","volume":"13","author":[{"family":"Jongh","given":"Dide","non-dropping-particle":"de"},{"family":"Massey","given":"Emma K."},{"literal":"VANGUARD consortium"},{"family":"Bunnik","given":"Eline M."}],"issued":{"date-parts":[["2022",7,23]]}}}],"schema":"https://github.com/citation-style-language/schema/raw/master/csl-citation.json"} </w:instrText>
      </w:r>
      <w:r w:rsidR="004130FD">
        <w:rPr>
          <w:rFonts w:ascii="Times New Roman" w:hAnsi="Times New Roman" w:cs="Times New Roman"/>
          <w:sz w:val="24"/>
          <w:szCs w:val="24"/>
        </w:rPr>
        <w:fldChar w:fldCharType="separate"/>
      </w:r>
      <w:r w:rsidR="004130FD" w:rsidRPr="004130FD">
        <w:rPr>
          <w:rFonts w:ascii="Times New Roman" w:hAnsi="Times New Roman" w:cs="Times New Roman"/>
          <w:sz w:val="24"/>
        </w:rPr>
        <w:t>[53]</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D0283C" w:rsidRPr="004130FD" w:rsidRDefault="00D0283C" w:rsidP="004130FD">
      <w:pPr>
        <w:jc w:val="both"/>
        <w:rPr>
          <w:rFonts w:ascii="Times New Roman" w:hAnsi="Times New Roman" w:cs="Times New Roman"/>
          <w:b/>
          <w:sz w:val="24"/>
          <w:szCs w:val="24"/>
        </w:rPr>
      </w:pPr>
      <w:r w:rsidRPr="004130FD">
        <w:rPr>
          <w:rFonts w:ascii="Times New Roman" w:hAnsi="Times New Roman" w:cs="Times New Roman"/>
          <w:b/>
          <w:sz w:val="24"/>
          <w:szCs w:val="24"/>
        </w:rPr>
        <w:t>11.5 Public Engagement and Transparency:</w:t>
      </w:r>
    </w:p>
    <w:p w:rsidR="00D0283C" w:rsidRPr="004130FD" w:rsidRDefault="00D0283C" w:rsidP="004130FD">
      <w:pPr>
        <w:jc w:val="both"/>
        <w:rPr>
          <w:rFonts w:ascii="Times New Roman" w:hAnsi="Times New Roman" w:cs="Times New Roman"/>
          <w:sz w:val="24"/>
          <w:szCs w:val="24"/>
        </w:rPr>
      </w:pPr>
      <w:r w:rsidRPr="004130FD">
        <w:rPr>
          <w:rFonts w:ascii="Times New Roman" w:hAnsi="Times New Roman" w:cs="Times New Roman"/>
          <w:sz w:val="24"/>
          <w:szCs w:val="24"/>
        </w:rPr>
        <w:t xml:space="preserve">In a field as transformative as organoid research, fostering public engagement and transparency is of paramount importance. This subsection delves into the necessity of open dialogue between scientists, policymakers, ethicists, and the public to ensure that societal values and concerns </w:t>
      </w:r>
      <w:r w:rsidRPr="004130FD">
        <w:rPr>
          <w:rFonts w:ascii="Times New Roman" w:hAnsi="Times New Roman" w:cs="Times New Roman"/>
          <w:sz w:val="24"/>
          <w:szCs w:val="24"/>
        </w:rPr>
        <w:lastRenderedPageBreak/>
        <w:t>are considered. Ethical considerations related to public perception, education, and informed consent are discussed. By involving diverse stakeholders, researchers can build a foundation of trust and ensure that ethical discussions shape the trajectory of organoid research</w:t>
      </w:r>
      <w:r w:rsidR="004130FD">
        <w:rPr>
          <w:rFonts w:ascii="Times New Roman" w:hAnsi="Times New Roman" w:cs="Times New Roman"/>
          <w:sz w:val="24"/>
          <w:szCs w:val="24"/>
        </w:rPr>
        <w:t xml:space="preserve"> </w:t>
      </w:r>
      <w:r w:rsidR="004130FD">
        <w:rPr>
          <w:rFonts w:ascii="Times New Roman" w:hAnsi="Times New Roman" w:cs="Times New Roman"/>
          <w:sz w:val="24"/>
          <w:szCs w:val="24"/>
        </w:rPr>
        <w:fldChar w:fldCharType="begin"/>
      </w:r>
      <w:r w:rsidR="00E204DB">
        <w:rPr>
          <w:rFonts w:ascii="Times New Roman" w:hAnsi="Times New Roman" w:cs="Times New Roman"/>
          <w:sz w:val="24"/>
          <w:szCs w:val="24"/>
        </w:rPr>
        <w:instrText xml:space="preserve"> ADDIN ZOTERO_ITEM CSL_CITATION {"citationID":"p9rjBTpf","properties":{"formattedCitation":"[69]","plainCitation":"[69]","noteIndex":0},"citationItems":[{"id":4538,"uris":["http://zotero.org/users/5408493/items/HG3YCCB7"],"itemData":{"id":4538,"type":"article-journal","abstract":"Organoid technologies are rapidly advancing and hold great potential and hope for disease modeling and clinical translational research. Still, they raise a number of complex, ethical questions regarding their current and future use. Patient and public involvement is important in building public trust and helping to secure responsible conduct and valued innovations; nevertheless, research into patient and public perspectives on organoid technologies remains scarce. We report on a first public dialogue on organoid technologies through three cross-country deliberative workshops with a diverse group of stakeholders to identify their perceptions and concerns. Participants generally support organoid technologies on the condition that responsible governance, ethical oversight, and sound informed consent procedures are in place. Yet, a broad set of potential concerns are identified, primarily concerning commercialization, healthcare access, and cerebral organoids. Participants' insights and recommendations can help inform researchers and ethics and policy bodies toward supporting responsible and ethical organoid approaches.","container-title":"Stem Cell Reports","DOI":"10.1016/j.stemcr.2023.03.003","ISSN":"2213-6711","issue":"4","journalAbbreviation":"Stem Cell Reports","language":"eng","note":"PMID: 37001517\nPMCID: PMC10147824","page":"841-852","source":"PubMed","title":"Public perceptions and expectations: Disentangling the hope and hype of organoid research","title-short":"Public perceptions and expectations","volume":"18","author":[{"family":"Ravn","given":"Tine"},{"family":"Sørensen","given":"Mads P."},{"family":"Capulli","given":"Emma"},{"family":"Kavouras","given":"Panagiotis"},{"family":"Pegoraro","given":"Renzo"},{"family":"Picozzi","given":"Mario"},{"family":"Saugstrup","given":"Louise I."},{"family":"Spyrakou","given":"Eleni"},{"family":"Stavridi","given":"Vana"}],"issued":{"date-parts":[["2023",4,11]]}}}],"schema":"https://github.com/citation-style-language/schema/raw/master/csl-citation.json"} </w:instrText>
      </w:r>
      <w:r w:rsidR="004130FD">
        <w:rPr>
          <w:rFonts w:ascii="Times New Roman" w:hAnsi="Times New Roman" w:cs="Times New Roman"/>
          <w:sz w:val="24"/>
          <w:szCs w:val="24"/>
        </w:rPr>
        <w:fldChar w:fldCharType="separate"/>
      </w:r>
      <w:r w:rsidR="00E204DB" w:rsidRPr="00E204DB">
        <w:rPr>
          <w:rFonts w:ascii="Times New Roman" w:hAnsi="Times New Roman" w:cs="Times New Roman"/>
          <w:sz w:val="24"/>
        </w:rPr>
        <w:t>[69]</w:t>
      </w:r>
      <w:r w:rsidR="004130FD">
        <w:rPr>
          <w:rFonts w:ascii="Times New Roman" w:hAnsi="Times New Roman" w:cs="Times New Roman"/>
          <w:sz w:val="24"/>
          <w:szCs w:val="24"/>
        </w:rPr>
        <w:fldChar w:fldCharType="end"/>
      </w:r>
      <w:r w:rsidRPr="004130FD">
        <w:rPr>
          <w:rFonts w:ascii="Times New Roman" w:hAnsi="Times New Roman" w:cs="Times New Roman"/>
          <w:sz w:val="24"/>
          <w:szCs w:val="24"/>
        </w:rPr>
        <w:t>.</w:t>
      </w:r>
    </w:p>
    <w:p w:rsidR="006B5604" w:rsidRPr="004130FD" w:rsidRDefault="006B5604" w:rsidP="004130FD">
      <w:pPr>
        <w:jc w:val="both"/>
        <w:rPr>
          <w:rFonts w:ascii="Times New Roman" w:hAnsi="Times New Roman" w:cs="Times New Roman"/>
          <w:b/>
          <w:sz w:val="24"/>
          <w:szCs w:val="24"/>
        </w:rPr>
      </w:pPr>
      <w:r w:rsidRPr="004130FD">
        <w:rPr>
          <w:rFonts w:ascii="Times New Roman" w:hAnsi="Times New Roman" w:cs="Times New Roman"/>
          <w:b/>
          <w:sz w:val="24"/>
          <w:szCs w:val="24"/>
        </w:rPr>
        <w:t>12. Conclusion:</w:t>
      </w:r>
    </w:p>
    <w:p w:rsidR="00C747AE" w:rsidRDefault="006B5604" w:rsidP="004130FD">
      <w:pPr>
        <w:jc w:val="both"/>
        <w:rPr>
          <w:rFonts w:ascii="Times New Roman" w:hAnsi="Times New Roman" w:cs="Times New Roman"/>
          <w:sz w:val="24"/>
          <w:szCs w:val="24"/>
        </w:rPr>
      </w:pPr>
      <w:r w:rsidRPr="004130FD">
        <w:rPr>
          <w:rFonts w:ascii="Times New Roman" w:hAnsi="Times New Roman" w:cs="Times New Roman"/>
          <w:sz w:val="24"/>
          <w:szCs w:val="24"/>
        </w:rPr>
        <w:t>In conclusion, organoids represent a pivotal turning point in medical research, offering an unprecedented window into the intricacies of human biology and disease. As researchers continue to unlock the potential of these miniature organs, the trajectory of medical science is reshaped, leading to advancements in disease understanding, drug development, and patient care. By embracing interdisciplinary collaborations, ethical considerations, and cutting-edge technologies, the field of organoids continues to unravel the secrets of human health, transforming the future of medicine.</w:t>
      </w:r>
    </w:p>
    <w:p w:rsidR="001E70E1" w:rsidRDefault="001E70E1" w:rsidP="004130FD">
      <w:pPr>
        <w:jc w:val="both"/>
        <w:rPr>
          <w:rFonts w:ascii="Times New Roman" w:hAnsi="Times New Roman" w:cs="Times New Roman"/>
          <w:sz w:val="24"/>
          <w:szCs w:val="24"/>
        </w:rPr>
      </w:pPr>
    </w:p>
    <w:p w:rsidR="001E70E1" w:rsidRDefault="001E70E1" w:rsidP="004130FD">
      <w:pPr>
        <w:jc w:val="both"/>
        <w:rPr>
          <w:rFonts w:ascii="Times New Roman" w:hAnsi="Times New Roman" w:cs="Times New Roman"/>
          <w:sz w:val="24"/>
          <w:szCs w:val="24"/>
        </w:rPr>
      </w:pPr>
    </w:p>
    <w:p w:rsidR="001E70E1" w:rsidRPr="001E70E1" w:rsidRDefault="001E70E1" w:rsidP="004130FD">
      <w:pPr>
        <w:jc w:val="both"/>
        <w:rPr>
          <w:rFonts w:ascii="Times New Roman" w:hAnsi="Times New Roman" w:cs="Times New Roman"/>
          <w:b/>
          <w:sz w:val="24"/>
          <w:szCs w:val="24"/>
        </w:rPr>
      </w:pPr>
      <w:r w:rsidRPr="001E70E1">
        <w:rPr>
          <w:rFonts w:ascii="Times New Roman" w:hAnsi="Times New Roman" w:cs="Times New Roman"/>
          <w:b/>
          <w:sz w:val="24"/>
          <w:szCs w:val="24"/>
        </w:rPr>
        <w:t>References:</w:t>
      </w:r>
    </w:p>
    <w:p w:rsidR="001E70E1" w:rsidRPr="001E70E1" w:rsidRDefault="001E70E1" w:rsidP="001E70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E70E1">
        <w:rPr>
          <w:rFonts w:ascii="Times New Roman" w:hAnsi="Times New Roman" w:cs="Times New Roman"/>
          <w:sz w:val="24"/>
        </w:rPr>
        <w:t xml:space="preserve">1. </w:t>
      </w:r>
      <w:r w:rsidRPr="001E70E1">
        <w:rPr>
          <w:rFonts w:ascii="Times New Roman" w:hAnsi="Times New Roman" w:cs="Times New Roman"/>
          <w:sz w:val="24"/>
        </w:rPr>
        <w:tab/>
        <w:t>Lehmann R, Lee CM, Shugart EC, et al (2019) Human organoids: a new dimension in cell biology. Mol Biol Cell 30:1129–1137. https://doi.org/10.1091/mbc.E19-03-013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 </w:t>
      </w:r>
      <w:r w:rsidRPr="001E70E1">
        <w:rPr>
          <w:rFonts w:ascii="Times New Roman" w:hAnsi="Times New Roman" w:cs="Times New Roman"/>
          <w:sz w:val="24"/>
        </w:rPr>
        <w:tab/>
        <w:t>Tang X-Y, Wu S, Wang D, et al (2022) Human organoids in basic research and clinical applications. Signal Transduct Target Ther 7:168. https://doi.org/10.1038/s41392-022-01024-9</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 </w:t>
      </w:r>
      <w:r w:rsidRPr="001E70E1">
        <w:rPr>
          <w:rFonts w:ascii="Times New Roman" w:hAnsi="Times New Roman" w:cs="Times New Roman"/>
          <w:sz w:val="24"/>
        </w:rPr>
        <w:tab/>
        <w:t>Wu SM, Hochedlinger K (2011) Harnessing the potential of induced pluripotent stem cells for regenerative medicine. Nat Cell Biol 13:497–505. https://doi.org/10.1038/ncb0511-49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 </w:t>
      </w:r>
      <w:r w:rsidRPr="001E70E1">
        <w:rPr>
          <w:rFonts w:ascii="Times New Roman" w:hAnsi="Times New Roman" w:cs="Times New Roman"/>
          <w:sz w:val="24"/>
        </w:rPr>
        <w:tab/>
        <w:t>Urbischek M, Rannikmae H, Foets T, et al (2019) Organoid culture media formulated with growth factors of defined cellular activity. Sci Rep 9:6193. https://doi.org/10.1038/s41598-019-42604-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 </w:t>
      </w:r>
      <w:r w:rsidRPr="001E70E1">
        <w:rPr>
          <w:rFonts w:ascii="Times New Roman" w:hAnsi="Times New Roman" w:cs="Times New Roman"/>
          <w:sz w:val="24"/>
        </w:rPr>
        <w:tab/>
        <w:t>Davies EL, Lei K, Seidel CW, et al (2017) Embryonic origin of adult stem cells required for tissue homeostasis and regeneration. eLife 6:e21052. https://doi.org/10.7554/eLife.21052</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 </w:t>
      </w:r>
      <w:r w:rsidRPr="001E70E1">
        <w:rPr>
          <w:rFonts w:ascii="Times New Roman" w:hAnsi="Times New Roman" w:cs="Times New Roman"/>
          <w:sz w:val="24"/>
        </w:rPr>
        <w:tab/>
        <w:t>Leung CM, de Haan P, Ronaldson-Bouchard K, et al (2022) A guide to the organ-on-a-chip. Nat Rev Methods Primers 2:33. https://doi.org/10.1038/s43586-022-00118-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7. </w:t>
      </w:r>
      <w:r w:rsidRPr="001E70E1">
        <w:rPr>
          <w:rFonts w:ascii="Times New Roman" w:hAnsi="Times New Roman" w:cs="Times New Roman"/>
          <w:sz w:val="24"/>
        </w:rPr>
        <w:tab/>
        <w:t>Qin X, Rodriguez FC, Sufi J, et al (2023) A Single-cell Perturbation Landscape of Colonic Stem Cell Polarisation. Cancer Biology</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8. </w:t>
      </w:r>
      <w:r w:rsidRPr="001E70E1">
        <w:rPr>
          <w:rFonts w:ascii="Times New Roman" w:hAnsi="Times New Roman" w:cs="Times New Roman"/>
          <w:sz w:val="24"/>
        </w:rPr>
        <w:tab/>
        <w:t>Schukking M, Miranda HC, Trujillo CA, et al (2018) Direct Generation of Human Cortical Organoids from Primary Cells. Stem Cells Dev 27:1549–1556. https://doi.org/10.1089/scd.2018.0112</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9. </w:t>
      </w:r>
      <w:r w:rsidRPr="001E70E1">
        <w:rPr>
          <w:rFonts w:ascii="Times New Roman" w:hAnsi="Times New Roman" w:cs="Times New Roman"/>
          <w:sz w:val="24"/>
        </w:rPr>
        <w:tab/>
        <w:t>Basu A, Tiwari VK (2021) Epigenetic reprogramming of cell identity: lessons from development for regenerative medicine. Clin Epigenetics 13:144. https://doi.org/10.1186/s13148-021-01131-4</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lastRenderedPageBreak/>
        <w:t xml:space="preserve">10. </w:t>
      </w:r>
      <w:r w:rsidRPr="001E70E1">
        <w:rPr>
          <w:rFonts w:ascii="Times New Roman" w:hAnsi="Times New Roman" w:cs="Times New Roman"/>
          <w:sz w:val="24"/>
        </w:rPr>
        <w:tab/>
        <w:t>Valdoz JC, Johnson BC, Jacobs DJ, et al (2021) The ECM: To Scaffold, or Not to Scaffold, That Is the Question. Int J Mol Sci 22:12690. https://doi.org/10.3390/ijms22231269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1. </w:t>
      </w:r>
      <w:r w:rsidRPr="001E70E1">
        <w:rPr>
          <w:rFonts w:ascii="Times New Roman" w:hAnsi="Times New Roman" w:cs="Times New Roman"/>
          <w:sz w:val="24"/>
        </w:rPr>
        <w:tab/>
        <w:t>Brassard JA, Lutolf MP (2019) Engineering Stem Cell Self-organization to Build Better Organoids. Cell Stem Cell 24:860–876. https://doi.org/10.1016/j.stem.2019.05.00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2. </w:t>
      </w:r>
      <w:r w:rsidRPr="001E70E1">
        <w:rPr>
          <w:rFonts w:ascii="Times New Roman" w:hAnsi="Times New Roman" w:cs="Times New Roman"/>
          <w:sz w:val="24"/>
        </w:rPr>
        <w:tab/>
        <w:t>Duzagac F, Saorin G, Memeo L, et al (2021) Microfluidic Organoids-on-a-Chip: Quantum Leap in Cancer Research. Cancers (Basel) 13:737. https://doi.org/10.3390/cancers1304073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3. </w:t>
      </w:r>
      <w:r w:rsidRPr="001E70E1">
        <w:rPr>
          <w:rFonts w:ascii="Times New Roman" w:hAnsi="Times New Roman" w:cs="Times New Roman"/>
          <w:sz w:val="24"/>
        </w:rPr>
        <w:tab/>
        <w:t>Baptista LS, Porrini C, Kronemberger GS, et al (2022) 3D organ-on-a-chip: The convergence of microphysiological systems and organoids. Front Cell Dev Biol 10:1043117. https://doi.org/10.3389/fcell.2022.104311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4. </w:t>
      </w:r>
      <w:r w:rsidRPr="001E70E1">
        <w:rPr>
          <w:rFonts w:ascii="Times New Roman" w:hAnsi="Times New Roman" w:cs="Times New Roman"/>
          <w:sz w:val="24"/>
        </w:rPr>
        <w:tab/>
        <w:t>Konoe R, Morizane R (2023) Strategies for Improving Vascularization in Kidney Organoids: A Review of Current Trends. Biology (Basel) 12:503. https://doi.org/10.3390/biology12040503</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5. </w:t>
      </w:r>
      <w:r w:rsidRPr="001E70E1">
        <w:rPr>
          <w:rFonts w:ascii="Times New Roman" w:hAnsi="Times New Roman" w:cs="Times New Roman"/>
          <w:sz w:val="24"/>
        </w:rPr>
        <w:tab/>
        <w:t>Zhang S, Wan Z, Kamm RD (2021) Vascularized organoids on a chip: strategies for engineering organoids with functional vasculature. Lab Chip 21:473–488. https://doi.org/10.1039/d0lc01186j</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6. </w:t>
      </w:r>
      <w:r w:rsidRPr="001E70E1">
        <w:rPr>
          <w:rFonts w:ascii="Times New Roman" w:hAnsi="Times New Roman" w:cs="Times New Roman"/>
          <w:sz w:val="24"/>
        </w:rPr>
        <w:tab/>
        <w:t>Bose S, Clevers H, Shen X (2021) Promises and Challenges of Organoid-Guided Precision Medicine. Med 2:1011–1026. https://doi.org/10.1016/j.medj.2021.08.00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7. </w:t>
      </w:r>
      <w:r w:rsidRPr="001E70E1">
        <w:rPr>
          <w:rFonts w:ascii="Times New Roman" w:hAnsi="Times New Roman" w:cs="Times New Roman"/>
          <w:sz w:val="24"/>
        </w:rPr>
        <w:tab/>
        <w:t>Lancaster MA, Renner M, Martin C-A, et al (2013) Cerebral organoids model human brain development and microcephaly. Nature 501:373–379. https://doi.org/10.1038/nature1251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8. </w:t>
      </w:r>
      <w:r w:rsidRPr="001E70E1">
        <w:rPr>
          <w:rFonts w:ascii="Times New Roman" w:hAnsi="Times New Roman" w:cs="Times New Roman"/>
          <w:sz w:val="24"/>
        </w:rPr>
        <w:tab/>
        <w:t>Benito-Kwiecinski S, Lancaster MA (2020) Brain Organoids: Human Neurodevelopment in a Dish. Cold Spring Harb Perspect Biol 12:a035709. https://doi.org/10.1101/cshperspect.a035709</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19. </w:t>
      </w:r>
      <w:r w:rsidRPr="001E70E1">
        <w:rPr>
          <w:rFonts w:ascii="Times New Roman" w:hAnsi="Times New Roman" w:cs="Times New Roman"/>
          <w:sz w:val="24"/>
        </w:rPr>
        <w:tab/>
        <w:t>Chuye LB, Dimitri A, Desai A, et al (2018) Brain Organoids: Expanding Our Understanding of Human Development and Disease. In: Buzanska L (ed) Human Neural Stem Cells. Springer International Publishing, Cham, pp 183–20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0. </w:t>
      </w:r>
      <w:r w:rsidRPr="001E70E1">
        <w:rPr>
          <w:rFonts w:ascii="Times New Roman" w:hAnsi="Times New Roman" w:cs="Times New Roman"/>
          <w:sz w:val="24"/>
        </w:rPr>
        <w:tab/>
        <w:t>Gulimiheranmu M, Li S, Zhou J (2021) In Vitro Recapitulation of Neuropsychiatric Disorders with Pluripotent Stem Cells-Derived Brain Organoids. Int J Environ Res Public Health 18:12431. https://doi.org/10.3390/ijerph18231243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1. </w:t>
      </w:r>
      <w:r w:rsidRPr="001E70E1">
        <w:rPr>
          <w:rFonts w:ascii="Times New Roman" w:hAnsi="Times New Roman" w:cs="Times New Roman"/>
          <w:sz w:val="24"/>
        </w:rPr>
        <w:tab/>
        <w:t>Silva-Pedrosa R, Salgado AJ, Ferreira PE (2023) Revolutionizing Disease Modeling: The Emergence of Organoids in Cellular Systems. Cells 12:930. https://doi.org/10.3390/cells1206093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2. </w:t>
      </w:r>
      <w:r w:rsidRPr="001E70E1">
        <w:rPr>
          <w:rFonts w:ascii="Times New Roman" w:hAnsi="Times New Roman" w:cs="Times New Roman"/>
          <w:sz w:val="24"/>
        </w:rPr>
        <w:tab/>
        <w:t>Wang H (2018) Modeling Neurological Diseases With Human Brain Organoids. Front Synaptic Neurosci 10:15. https://doi.org/10.3389/fnsyn.2018.0001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3. </w:t>
      </w:r>
      <w:r w:rsidRPr="001E70E1">
        <w:rPr>
          <w:rFonts w:ascii="Times New Roman" w:hAnsi="Times New Roman" w:cs="Times New Roman"/>
          <w:sz w:val="24"/>
        </w:rPr>
        <w:tab/>
        <w:t>Hyun I, Scharf-Deering JC, Lunshof JE (2020) Ethical issues related to brain organoid research. Brain Res 1732:146653. https://doi.org/10.1016/j.brainres.2020.146653</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lastRenderedPageBreak/>
        <w:t xml:space="preserve">24. </w:t>
      </w:r>
      <w:r w:rsidRPr="001E70E1">
        <w:rPr>
          <w:rFonts w:ascii="Times New Roman" w:hAnsi="Times New Roman" w:cs="Times New Roman"/>
          <w:sz w:val="24"/>
        </w:rPr>
        <w:tab/>
        <w:t>Sun AX, Ng H-H, Tan E-K (2018) Translational potential of human brain organoids. Ann Clin Transl Neurol 5:226–235. https://doi.org/10.1002/acn3.50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5. </w:t>
      </w:r>
      <w:r w:rsidRPr="001E70E1">
        <w:rPr>
          <w:rFonts w:ascii="Times New Roman" w:hAnsi="Times New Roman" w:cs="Times New Roman"/>
          <w:sz w:val="24"/>
        </w:rPr>
        <w:tab/>
        <w:t>Qian X, Song H, Ming G-L (2019) Brain organoids: advances, applications and challenges. Development 146:dev166074. https://doi.org/10.1242/dev.166074</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6. </w:t>
      </w:r>
      <w:r w:rsidRPr="001E70E1">
        <w:rPr>
          <w:rFonts w:ascii="Times New Roman" w:hAnsi="Times New Roman" w:cs="Times New Roman"/>
          <w:sz w:val="24"/>
        </w:rPr>
        <w:tab/>
        <w:t>Min S, Kim S, Cho S-W (2020) Gastrointestinal tract modeling using organoids engineered with cellular and microbiota niches. Exp Mol Med 52:227–237. https://doi.org/10.1038/s12276-020-0386-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7. </w:t>
      </w:r>
      <w:r w:rsidRPr="001E70E1">
        <w:rPr>
          <w:rFonts w:ascii="Times New Roman" w:hAnsi="Times New Roman" w:cs="Times New Roman"/>
          <w:sz w:val="24"/>
        </w:rPr>
        <w:tab/>
        <w:t>Pleguezuelos-Manzano C, Puschhof J, van den Brink S, et al (2020) Establishment and Culture of Human Intestinal Organoids Derived from Adult Stem Cells. Curr Protoc Immunol 130:e106. https://doi.org/10.1002/cpim.10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8. </w:t>
      </w:r>
      <w:r w:rsidRPr="001E70E1">
        <w:rPr>
          <w:rFonts w:ascii="Times New Roman" w:hAnsi="Times New Roman" w:cs="Times New Roman"/>
          <w:sz w:val="24"/>
        </w:rPr>
        <w:tab/>
        <w:t>Günther C, Winner B, Neurath MF, Stappenbeck TS (2022) Organoids in gastrointestinal diseases: from experimental models to clinical translation. Gut 71:1892–1908. https://doi.org/10.1136/gutjnl-2021-32656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29. </w:t>
      </w:r>
      <w:r w:rsidRPr="001E70E1">
        <w:rPr>
          <w:rFonts w:ascii="Times New Roman" w:hAnsi="Times New Roman" w:cs="Times New Roman"/>
          <w:sz w:val="24"/>
        </w:rPr>
        <w:tab/>
        <w:t>Lau HCH, Kranenburg O, Xiao H, Yu J (2020) Organoid models of gastrointestinal cancers in basic and translational research. Nat Rev Gastroenterol Hepatol 17:203–222. https://doi.org/10.1038/s41575-019-0255-2</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0. </w:t>
      </w:r>
      <w:r w:rsidRPr="001E70E1">
        <w:rPr>
          <w:rFonts w:ascii="Times New Roman" w:hAnsi="Times New Roman" w:cs="Times New Roman"/>
          <w:sz w:val="24"/>
        </w:rPr>
        <w:tab/>
        <w:t>Sun X-C, Kong D-F, Zhao J, et al (2023) Liver organoids: established tools for disease modeling and drug development. Hepatol Commun 7:e0105. https://doi.org/10.1097/HC9.000000000000010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1. </w:t>
      </w:r>
      <w:r w:rsidRPr="001E70E1">
        <w:rPr>
          <w:rFonts w:ascii="Times New Roman" w:hAnsi="Times New Roman" w:cs="Times New Roman"/>
          <w:sz w:val="24"/>
        </w:rPr>
        <w:tab/>
        <w:t>Liu Q, Zeng A, Liu Z, et al (2022) Liver organoids: From fabrication to application in liver diseases. Front Physiol 13:956244. https://doi.org/10.3389/fphys.2022.956244</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2. </w:t>
      </w:r>
      <w:r w:rsidRPr="001E70E1">
        <w:rPr>
          <w:rFonts w:ascii="Times New Roman" w:hAnsi="Times New Roman" w:cs="Times New Roman"/>
          <w:sz w:val="24"/>
        </w:rPr>
        <w:tab/>
        <w:t>Bozzetti V, Senger S (2022) Organoid technologies for the study of intestinal microbiota-host interactions. Trends Mol Med 28:290–303. https://doi.org/10.1016/j.molmed.2022.02.00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3. </w:t>
      </w:r>
      <w:r w:rsidRPr="001E70E1">
        <w:rPr>
          <w:rFonts w:ascii="Times New Roman" w:hAnsi="Times New Roman" w:cs="Times New Roman"/>
          <w:sz w:val="24"/>
        </w:rPr>
        <w:tab/>
        <w:t>Hill DR, Spence JR (2017) Gastrointestinal Organoids: Understanding the Molecular Basis of the Host-Microbe Interface. Cell Mol Gastroenterol Hepatol 3:138–149. https://doi.org/10.1016/j.jcmgh.2016.11.00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4. </w:t>
      </w:r>
      <w:r w:rsidRPr="001E70E1">
        <w:rPr>
          <w:rFonts w:ascii="Times New Roman" w:hAnsi="Times New Roman" w:cs="Times New Roman"/>
          <w:sz w:val="24"/>
        </w:rPr>
        <w:tab/>
        <w:t>Soto F, Guimarães CF, Reis RL, et al (2021) Emerging biofabrication approaches for gastrointestinal organoids towards patient specific cancer models. Cancer Lett 504:116–124. https://doi.org/10.1016/j.canlet.2021.01.023</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5. </w:t>
      </w:r>
      <w:r w:rsidRPr="001E70E1">
        <w:rPr>
          <w:rFonts w:ascii="Times New Roman" w:hAnsi="Times New Roman" w:cs="Times New Roman"/>
          <w:sz w:val="24"/>
        </w:rPr>
        <w:tab/>
        <w:t>Drakhlis L, Biswanath S, Farr C-M, et al (2021) Human heart-forming organoids recapitulate early heart and foregut development. Nat Biotechnol 39:737–746. https://doi.org/10.1038/s41587-021-00815-9</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6. </w:t>
      </w:r>
      <w:r w:rsidRPr="001E70E1">
        <w:rPr>
          <w:rFonts w:ascii="Times New Roman" w:hAnsi="Times New Roman" w:cs="Times New Roman"/>
          <w:sz w:val="24"/>
        </w:rPr>
        <w:tab/>
        <w:t>Lewis-Israeli YR, Wasserman AH, Gabalski MA, et al (2021) Self-assembling human heart organoids for the modeling of cardiac development and congenital heart disease. Nat Commun 12:5142. https://doi.org/10.1038/s41467-021-25329-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7. </w:t>
      </w:r>
      <w:r w:rsidRPr="001E70E1">
        <w:rPr>
          <w:rFonts w:ascii="Times New Roman" w:hAnsi="Times New Roman" w:cs="Times New Roman"/>
          <w:sz w:val="24"/>
        </w:rPr>
        <w:tab/>
        <w:t>Salewskij K, Penninger JM (2023) Blood Vessel Organoids for Development and Disease. Circ Res 132:498–510. https://doi.org/10.1161/CIRCRESAHA.122.321768</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lastRenderedPageBreak/>
        <w:t xml:space="preserve">38. </w:t>
      </w:r>
      <w:r w:rsidRPr="001E70E1">
        <w:rPr>
          <w:rFonts w:ascii="Times New Roman" w:hAnsi="Times New Roman" w:cs="Times New Roman"/>
          <w:sz w:val="24"/>
        </w:rPr>
        <w:tab/>
        <w:t>Li Y, Wu Q, Sun X, et al (2020) Organoids as a Powerful Model for Respiratory Diseases. Stem Cells Int 2020:5847876. https://doi.org/10.1155/2020/584787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39. </w:t>
      </w:r>
      <w:r w:rsidRPr="001E70E1">
        <w:rPr>
          <w:rFonts w:ascii="Times New Roman" w:hAnsi="Times New Roman" w:cs="Times New Roman"/>
          <w:sz w:val="24"/>
        </w:rPr>
        <w:tab/>
        <w:t>Zhu L, Liu K, Feng Q, Liao Y (2022) Cardiac Organoids: A 3D Technology for Modeling Heart Development and Disease. Stem Cell Rev Rep 18:2593–2605. https://doi.org/10.1007/s12015-022-10385-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0. </w:t>
      </w:r>
      <w:r w:rsidRPr="001E70E1">
        <w:rPr>
          <w:rFonts w:ascii="Times New Roman" w:hAnsi="Times New Roman" w:cs="Times New Roman"/>
          <w:sz w:val="24"/>
        </w:rPr>
        <w:tab/>
        <w:t>Duzagac F, Saorin G, Memeo L, et al (2021) Microfluidic Organoids-on-a-Chip: Quantum Leap in Cancer Research. Cancers (Basel) 13:737. https://doi.org/10.3390/cancers1304073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1. </w:t>
      </w:r>
      <w:r w:rsidRPr="001E70E1">
        <w:rPr>
          <w:rFonts w:ascii="Times New Roman" w:hAnsi="Times New Roman" w:cs="Times New Roman"/>
          <w:sz w:val="24"/>
        </w:rPr>
        <w:tab/>
        <w:t>Fei K, Zhang J, Yuan J, Xiao P (2022) Present Application and Perspectives of Organoid Imaging Technology. Bioengineering (Basel) 9:121. https://doi.org/10.3390/bioengineering903012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2. </w:t>
      </w:r>
      <w:r w:rsidRPr="001E70E1">
        <w:rPr>
          <w:rFonts w:ascii="Times New Roman" w:hAnsi="Times New Roman" w:cs="Times New Roman"/>
          <w:sz w:val="24"/>
        </w:rPr>
        <w:tab/>
        <w:t>Yang H, Sun L, Liu M, Mao Y (2018) Patient-derived organoids: a promising model for personalized cancer treatment. Gastroenterol Rep (Oxf) 6:243–245. https://doi.org/10.1093/gastro/goy04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3. </w:t>
      </w:r>
      <w:r w:rsidRPr="001E70E1">
        <w:rPr>
          <w:rFonts w:ascii="Times New Roman" w:hAnsi="Times New Roman" w:cs="Times New Roman"/>
          <w:sz w:val="24"/>
        </w:rPr>
        <w:tab/>
        <w:t>Qu J, Kalyani FS, Liu L, et al (2021) Tumor organoids: synergistic applications, current challenges, and future prospects in cancer therapy. Cancer Commun (Lond) 41:1331–1353. https://doi.org/10.1002/cac2.12224</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4. </w:t>
      </w:r>
      <w:r w:rsidRPr="001E70E1">
        <w:rPr>
          <w:rFonts w:ascii="Times New Roman" w:hAnsi="Times New Roman" w:cs="Times New Roman"/>
          <w:sz w:val="24"/>
        </w:rPr>
        <w:tab/>
        <w:t>Kondo J, Inoue M (2019) Application of Cancer Organoid Model for Drug Screening and Personalized Therapy. Cells 8:470. https://doi.org/10.3390/cells805047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5. </w:t>
      </w:r>
      <w:r w:rsidRPr="001E70E1">
        <w:rPr>
          <w:rFonts w:ascii="Times New Roman" w:hAnsi="Times New Roman" w:cs="Times New Roman"/>
          <w:sz w:val="24"/>
        </w:rPr>
        <w:tab/>
        <w:t>Neal JT, Li X, Zhu J, et al (2018) Organoid Modeling of the Tumor Immune Microenvironment. Cell 175:1972-1988.e16. https://doi.org/10.1016/j.cell.2018.11.02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6. </w:t>
      </w:r>
      <w:r w:rsidRPr="001E70E1">
        <w:rPr>
          <w:rFonts w:ascii="Times New Roman" w:hAnsi="Times New Roman" w:cs="Times New Roman"/>
          <w:sz w:val="24"/>
        </w:rPr>
        <w:tab/>
        <w:t>Sun C-P, Lan H-R, Fang X-L, et al (2022) Organoid Models for Precision Cancer Immunotherapy. Front Immunol 13:770465. https://doi.org/10.3389/fimmu.2022.77046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7. </w:t>
      </w:r>
      <w:r w:rsidRPr="001E70E1">
        <w:rPr>
          <w:rFonts w:ascii="Times New Roman" w:hAnsi="Times New Roman" w:cs="Times New Roman"/>
          <w:sz w:val="24"/>
        </w:rPr>
        <w:tab/>
        <w:t>Yang H, Wang Y, Wang P, et al (2021) Tumor organoids for cancer research and personalized medicine. Cancer Biol Med 19:319–332. https://doi.org/10.20892/j.issn.2095-3941.2021.033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8. </w:t>
      </w:r>
      <w:r w:rsidRPr="001E70E1">
        <w:rPr>
          <w:rFonts w:ascii="Times New Roman" w:hAnsi="Times New Roman" w:cs="Times New Roman"/>
          <w:sz w:val="24"/>
        </w:rPr>
        <w:tab/>
        <w:t>Larose H, Shami AN, Abbott H, et al (2019) Gametogenesis: A journey from inception to conception. Curr Top Dev Biol 132:257–310. https://doi.org/10.1016/bs.ctdb.2018.12.00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49. </w:t>
      </w:r>
      <w:r w:rsidRPr="001E70E1">
        <w:rPr>
          <w:rFonts w:ascii="Times New Roman" w:hAnsi="Times New Roman" w:cs="Times New Roman"/>
          <w:sz w:val="24"/>
        </w:rPr>
        <w:tab/>
        <w:t>Heidari-Khoei H, Esfandiari F, Hajari MA, et al (2020) Organoid technology in female reproductive biomedicine. Reprod Biol Endocrinol 18:64. https://doi.org/10.1186/s12958-020-00621-z</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0. </w:t>
      </w:r>
      <w:r w:rsidRPr="001E70E1">
        <w:rPr>
          <w:rFonts w:ascii="Times New Roman" w:hAnsi="Times New Roman" w:cs="Times New Roman"/>
          <w:sz w:val="24"/>
        </w:rPr>
        <w:tab/>
        <w:t>Chumduri C, Turco MY (2021) Organoids of the female reproductive tract. J Mol Med (Berl) 99:531–553. https://doi.org/10.1007/s00109-020-02028-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1. </w:t>
      </w:r>
      <w:r w:rsidRPr="001E70E1">
        <w:rPr>
          <w:rFonts w:ascii="Times New Roman" w:hAnsi="Times New Roman" w:cs="Times New Roman"/>
          <w:sz w:val="24"/>
        </w:rPr>
        <w:tab/>
        <w:t>Heidari-Khoei H, Esfandiari F, Hajari MA, et al (2020) Organoid technology in female reproductive biomedicine. Reprod Biol Endocrinol 18:64. https://doi.org/10.1186/s12958-020-00621-z</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lastRenderedPageBreak/>
        <w:t xml:space="preserve">52. </w:t>
      </w:r>
      <w:r w:rsidRPr="001E70E1">
        <w:rPr>
          <w:rFonts w:ascii="Times New Roman" w:hAnsi="Times New Roman" w:cs="Times New Roman"/>
          <w:sz w:val="24"/>
        </w:rPr>
        <w:tab/>
        <w:t>Silva-Pedrosa R, Salgado AJ, Ferreira PE (2023) Revolutionizing Disease Modeling: The Emergence of Organoids in Cellular Systems. Cells 12:930. https://doi.org/10.3390/cells1206093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3. </w:t>
      </w:r>
      <w:r w:rsidRPr="001E70E1">
        <w:rPr>
          <w:rFonts w:ascii="Times New Roman" w:hAnsi="Times New Roman" w:cs="Times New Roman"/>
          <w:sz w:val="24"/>
        </w:rPr>
        <w:tab/>
        <w:t>de Jongh D, Massey EK, VANGUARD consortium, Bunnik EM (2022) Organoids: a systematic review of ethical issues. Stem Cell Res Ther 13:337. https://doi.org/10.1186/s13287-022-02950-9</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4. </w:t>
      </w:r>
      <w:r w:rsidRPr="001E70E1">
        <w:rPr>
          <w:rFonts w:ascii="Times New Roman" w:hAnsi="Times New Roman" w:cs="Times New Roman"/>
          <w:sz w:val="24"/>
        </w:rPr>
        <w:tab/>
        <w:t>Zhao Z, Chen X, Dowbaj AM, et al (2022) Organoids. Nat Rev Methods Primers 2:94. https://doi.org/10.1038/s43586-022-00174-y</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5. </w:t>
      </w:r>
      <w:r w:rsidRPr="001E70E1">
        <w:rPr>
          <w:rFonts w:ascii="Times New Roman" w:hAnsi="Times New Roman" w:cs="Times New Roman"/>
          <w:sz w:val="24"/>
        </w:rPr>
        <w:tab/>
        <w:t>Hofer M, Lutolf MP (2021) Engineering organoids. Nat Rev Mater 6:402–420. https://doi.org/10.1038/s41578-021-00279-y</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6. </w:t>
      </w:r>
      <w:r w:rsidRPr="001E70E1">
        <w:rPr>
          <w:rFonts w:ascii="Times New Roman" w:hAnsi="Times New Roman" w:cs="Times New Roman"/>
          <w:sz w:val="24"/>
        </w:rPr>
        <w:tab/>
        <w:t>Louey A, Hernández D, Pébay A, Daniszewski M (2021) Automation of Organoid Cultures: Current Protocols and Applications. SLAS Discovery 26:1138–1147. https://doi.org/10.1177/24725552211024547</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7. </w:t>
      </w:r>
      <w:r w:rsidRPr="001E70E1">
        <w:rPr>
          <w:rFonts w:ascii="Times New Roman" w:hAnsi="Times New Roman" w:cs="Times New Roman"/>
          <w:sz w:val="24"/>
        </w:rPr>
        <w:tab/>
        <w:t>Renner H, Schöler HR, Bruder JM (2021) Combining Automated Organoid Workflows with Artificial Intelligence</w:t>
      </w:r>
      <w:r w:rsidRPr="001E70E1">
        <w:rPr>
          <w:rFonts w:ascii="Cambria Math" w:hAnsi="Cambria Math" w:cs="Cambria Math"/>
          <w:sz w:val="24"/>
        </w:rPr>
        <w:t>‐</w:t>
      </w:r>
      <w:r w:rsidRPr="001E70E1">
        <w:rPr>
          <w:rFonts w:ascii="Times New Roman" w:hAnsi="Times New Roman" w:cs="Times New Roman"/>
          <w:sz w:val="24"/>
        </w:rPr>
        <w:t>Based Analyses: Opportunities to Build a New Generation of Interdisciplinary High</w:t>
      </w:r>
      <w:r w:rsidRPr="001E70E1">
        <w:rPr>
          <w:rFonts w:ascii="Cambria Math" w:hAnsi="Cambria Math" w:cs="Cambria Math"/>
          <w:sz w:val="24"/>
        </w:rPr>
        <w:t>‐</w:t>
      </w:r>
      <w:r w:rsidRPr="001E70E1">
        <w:rPr>
          <w:rFonts w:ascii="Times New Roman" w:hAnsi="Times New Roman" w:cs="Times New Roman"/>
          <w:sz w:val="24"/>
        </w:rPr>
        <w:t>Throughput Screens for Parkinson’s Disease and Beyond. Movement Disorders 36:2745–2762. https://doi.org/10.1002/mds.2877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8. </w:t>
      </w:r>
      <w:r w:rsidRPr="001E70E1">
        <w:rPr>
          <w:rFonts w:ascii="Times New Roman" w:hAnsi="Times New Roman" w:cs="Times New Roman"/>
          <w:sz w:val="24"/>
        </w:rPr>
        <w:tab/>
        <w:t>Li H, Yang Y, Hong W, et al (2020) Applications of genome editing technology in the targeted therapy of human diseases: mechanisms, advances and prospects. Sig Transduct Target Ther 5:1. https://doi.org/10.1038/s41392-019-0089-y</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59. </w:t>
      </w:r>
      <w:r w:rsidRPr="001E70E1">
        <w:rPr>
          <w:rFonts w:ascii="Times New Roman" w:hAnsi="Times New Roman" w:cs="Times New Roman"/>
          <w:sz w:val="24"/>
        </w:rPr>
        <w:tab/>
        <w:t>Matsui T, Shinozawa T (2021) Human Organoids for Predictive Toxicology Research and Drug Development. Front Genet 12:767621. https://doi.org/10.3389/fgene.2021.76762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0. </w:t>
      </w:r>
      <w:r w:rsidRPr="001E70E1">
        <w:rPr>
          <w:rFonts w:ascii="Times New Roman" w:hAnsi="Times New Roman" w:cs="Times New Roman"/>
          <w:sz w:val="24"/>
        </w:rPr>
        <w:tab/>
        <w:t>Ranga A, Gjorevski N, Lutolf MP (2014) Drug discovery through stem cell-based organoid models. Adv Drug Deliv Rev 69–70:19–28. https://doi.org/10.1016/j.addr.2014.02.00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1. </w:t>
      </w:r>
      <w:r w:rsidRPr="001E70E1">
        <w:rPr>
          <w:rFonts w:ascii="Times New Roman" w:hAnsi="Times New Roman" w:cs="Times New Roman"/>
          <w:sz w:val="24"/>
        </w:rPr>
        <w:tab/>
        <w:t>Chai C, Ji P, Xu H, et al (2023) Targeting cancer drug resistance utilizing organoid technology. Biomed Pharmacother 158:114098. https://doi.org/10.1016/j.biopha.2022.114098</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2. </w:t>
      </w:r>
      <w:r w:rsidRPr="001E70E1">
        <w:rPr>
          <w:rFonts w:ascii="Times New Roman" w:hAnsi="Times New Roman" w:cs="Times New Roman"/>
          <w:sz w:val="24"/>
        </w:rPr>
        <w:tab/>
        <w:t>Zhou J-Q, Zeng L-H, Li C-T, et al (2023) Brain organoids are new tool for drug screening of neurological diseases. Neural Regen Res 18:1884–1889. https://doi.org/10.4103/1673-5374.367983</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3. </w:t>
      </w:r>
      <w:r w:rsidRPr="001E70E1">
        <w:rPr>
          <w:rFonts w:ascii="Times New Roman" w:hAnsi="Times New Roman" w:cs="Times New Roman"/>
          <w:sz w:val="24"/>
        </w:rPr>
        <w:tab/>
        <w:t>Mamoshina P, Rodriguez B, Bueno-Orovio A (2021) Toward a broader view of mechanisms of drug cardiotoxicity. Cell Rep Med 2:100216. https://doi.org/10.1016/j.xcrm.2021.100216</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4. </w:t>
      </w:r>
      <w:r w:rsidRPr="001E70E1">
        <w:rPr>
          <w:rFonts w:ascii="Times New Roman" w:hAnsi="Times New Roman" w:cs="Times New Roman"/>
          <w:sz w:val="24"/>
        </w:rPr>
        <w:tab/>
        <w:t>Karabicici M, Akbari S, Ertem O, et al (2023) Human liver organoid models for assessment of drug toxicity at the preclinical stage. Endocr Metab Immune Disord Drug Targets. https://doi.org/10.2174/187153032366623041110012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lastRenderedPageBreak/>
        <w:t xml:space="preserve">65. </w:t>
      </w:r>
      <w:r w:rsidRPr="001E70E1">
        <w:rPr>
          <w:rFonts w:ascii="Times New Roman" w:hAnsi="Times New Roman" w:cs="Times New Roman"/>
          <w:sz w:val="24"/>
        </w:rPr>
        <w:tab/>
        <w:t>Saorin G, Caligiuri I, Rizzolio F (2023) Microfluidic organoids-on-a-chip: The future of human models. Seminars in Cell &amp; Developmental Biology 144:41–54. https://doi.org/10.1016/j.semcdb.2022.10.001</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6. </w:t>
      </w:r>
      <w:r w:rsidRPr="001E70E1">
        <w:rPr>
          <w:rFonts w:ascii="Times New Roman" w:hAnsi="Times New Roman" w:cs="Times New Roman"/>
          <w:sz w:val="24"/>
        </w:rPr>
        <w:tab/>
        <w:t>Artegiani B, Hendriks D, Beumer J, et al (2020) Fast and efficient generation of knock-in human organoids using homology-independent CRISPR–Cas9 precision genome editing. Nat Cell Biol 22:321–331. https://doi.org/10.1038/s41556-020-0472-5</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7. </w:t>
      </w:r>
      <w:r w:rsidRPr="001E70E1">
        <w:rPr>
          <w:rFonts w:ascii="Times New Roman" w:hAnsi="Times New Roman" w:cs="Times New Roman"/>
          <w:sz w:val="24"/>
        </w:rPr>
        <w:tab/>
        <w:t>Jeziorski J, Brandt R, Evans JH, et al (2023) Brain organoids, consciousness, ethics and moral status. Semin Cell Dev Biol 144:97–102. https://doi.org/10.1016/j.semcdb.2022.03.020</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8. </w:t>
      </w:r>
      <w:r w:rsidRPr="001E70E1">
        <w:rPr>
          <w:rFonts w:ascii="Times New Roman" w:hAnsi="Times New Roman" w:cs="Times New Roman"/>
          <w:sz w:val="24"/>
        </w:rPr>
        <w:tab/>
        <w:t>Mizuno H, Akutsu H, Kato K (2015) Ethical acceptability of research on human-animal chimeric embryos: summary of opinions by the Japanese Expert Panel on Bioethics. Life Sci Soc Policy 11:15. https://doi.org/10.1186/s40504-015-0033-z</w:t>
      </w:r>
    </w:p>
    <w:p w:rsidR="001E70E1" w:rsidRPr="001E70E1" w:rsidRDefault="001E70E1" w:rsidP="001E70E1">
      <w:pPr>
        <w:pStyle w:val="Bibliography"/>
        <w:rPr>
          <w:rFonts w:ascii="Times New Roman" w:hAnsi="Times New Roman" w:cs="Times New Roman"/>
          <w:sz w:val="24"/>
        </w:rPr>
      </w:pPr>
      <w:r w:rsidRPr="001E70E1">
        <w:rPr>
          <w:rFonts w:ascii="Times New Roman" w:hAnsi="Times New Roman" w:cs="Times New Roman"/>
          <w:sz w:val="24"/>
        </w:rPr>
        <w:t xml:space="preserve">69. </w:t>
      </w:r>
      <w:r w:rsidRPr="001E70E1">
        <w:rPr>
          <w:rFonts w:ascii="Times New Roman" w:hAnsi="Times New Roman" w:cs="Times New Roman"/>
          <w:sz w:val="24"/>
        </w:rPr>
        <w:tab/>
        <w:t>Ravn T, Sørensen MP, Capulli E, et al (2023) Public perceptions and expectations: Disentangling the hope and hype of organoid research. Stem Cell Reports 18:841–852. https://doi.org/10.1016/j.stemcr.2023.03.003</w:t>
      </w:r>
    </w:p>
    <w:p w:rsidR="001E70E1" w:rsidRPr="004130FD" w:rsidRDefault="001E70E1" w:rsidP="004130FD">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E70E1" w:rsidRPr="004130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rMwMDW1NDY0tTS1NDBU0lEKTi0uzszPAykwrAUAlHFIBSwAAAA="/>
  </w:docVars>
  <w:rsids>
    <w:rsidRoot w:val="00EA12E7"/>
    <w:rsid w:val="000837AD"/>
    <w:rsid w:val="000D6AF4"/>
    <w:rsid w:val="000F3ECF"/>
    <w:rsid w:val="00156CFF"/>
    <w:rsid w:val="001E70E1"/>
    <w:rsid w:val="00234B0B"/>
    <w:rsid w:val="00240184"/>
    <w:rsid w:val="002C3A00"/>
    <w:rsid w:val="002D23E1"/>
    <w:rsid w:val="002E4A6D"/>
    <w:rsid w:val="002F5C3A"/>
    <w:rsid w:val="00300086"/>
    <w:rsid w:val="00385D59"/>
    <w:rsid w:val="00406C15"/>
    <w:rsid w:val="004130FD"/>
    <w:rsid w:val="00424965"/>
    <w:rsid w:val="00471271"/>
    <w:rsid w:val="0050407B"/>
    <w:rsid w:val="005569D2"/>
    <w:rsid w:val="00690FBD"/>
    <w:rsid w:val="006B5604"/>
    <w:rsid w:val="007613B4"/>
    <w:rsid w:val="007925F2"/>
    <w:rsid w:val="007D6917"/>
    <w:rsid w:val="00826C89"/>
    <w:rsid w:val="00934F41"/>
    <w:rsid w:val="00940735"/>
    <w:rsid w:val="00A4776F"/>
    <w:rsid w:val="00A54B93"/>
    <w:rsid w:val="00A971E6"/>
    <w:rsid w:val="00AF596A"/>
    <w:rsid w:val="00B239BD"/>
    <w:rsid w:val="00B402DD"/>
    <w:rsid w:val="00B51482"/>
    <w:rsid w:val="00B55C85"/>
    <w:rsid w:val="00B70037"/>
    <w:rsid w:val="00C3211D"/>
    <w:rsid w:val="00C747AE"/>
    <w:rsid w:val="00CA7317"/>
    <w:rsid w:val="00CC2303"/>
    <w:rsid w:val="00CE1CE2"/>
    <w:rsid w:val="00D0283C"/>
    <w:rsid w:val="00DB3F5A"/>
    <w:rsid w:val="00DD1C7D"/>
    <w:rsid w:val="00E204DB"/>
    <w:rsid w:val="00EA12E7"/>
    <w:rsid w:val="00F5643A"/>
    <w:rsid w:val="00F61CB2"/>
    <w:rsid w:val="00FF1B60"/>
    <w:rsid w:val="00FF2C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48A1F"/>
  <w15:chartTrackingRefBased/>
  <w15:docId w15:val="{0A48FDB7-8AF2-470C-ADF6-727A21912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6B56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6B5604"/>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1E70E1"/>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707126">
      <w:bodyDiv w:val="1"/>
      <w:marLeft w:val="0"/>
      <w:marRight w:val="0"/>
      <w:marTop w:val="0"/>
      <w:marBottom w:val="0"/>
      <w:divBdr>
        <w:top w:val="none" w:sz="0" w:space="0" w:color="auto"/>
        <w:left w:val="none" w:sz="0" w:space="0" w:color="auto"/>
        <w:bottom w:val="none" w:sz="0" w:space="0" w:color="auto"/>
        <w:right w:val="none" w:sz="0" w:space="0" w:color="auto"/>
      </w:divBdr>
    </w:div>
    <w:div w:id="397631949">
      <w:bodyDiv w:val="1"/>
      <w:marLeft w:val="0"/>
      <w:marRight w:val="0"/>
      <w:marTop w:val="0"/>
      <w:marBottom w:val="0"/>
      <w:divBdr>
        <w:top w:val="none" w:sz="0" w:space="0" w:color="auto"/>
        <w:left w:val="none" w:sz="0" w:space="0" w:color="auto"/>
        <w:bottom w:val="none" w:sz="0" w:space="0" w:color="auto"/>
        <w:right w:val="none" w:sz="0" w:space="0" w:color="auto"/>
      </w:divBdr>
    </w:div>
    <w:div w:id="760613658">
      <w:bodyDiv w:val="1"/>
      <w:marLeft w:val="0"/>
      <w:marRight w:val="0"/>
      <w:marTop w:val="0"/>
      <w:marBottom w:val="0"/>
      <w:divBdr>
        <w:top w:val="none" w:sz="0" w:space="0" w:color="auto"/>
        <w:left w:val="none" w:sz="0" w:space="0" w:color="auto"/>
        <w:bottom w:val="none" w:sz="0" w:space="0" w:color="auto"/>
        <w:right w:val="none" w:sz="0" w:space="0" w:color="auto"/>
      </w:divBdr>
    </w:div>
    <w:div w:id="855539580">
      <w:bodyDiv w:val="1"/>
      <w:marLeft w:val="0"/>
      <w:marRight w:val="0"/>
      <w:marTop w:val="0"/>
      <w:marBottom w:val="0"/>
      <w:divBdr>
        <w:top w:val="none" w:sz="0" w:space="0" w:color="auto"/>
        <w:left w:val="none" w:sz="0" w:space="0" w:color="auto"/>
        <w:bottom w:val="none" w:sz="0" w:space="0" w:color="auto"/>
        <w:right w:val="none" w:sz="0" w:space="0" w:color="auto"/>
      </w:divBdr>
    </w:div>
    <w:div w:id="885336356">
      <w:bodyDiv w:val="1"/>
      <w:marLeft w:val="0"/>
      <w:marRight w:val="0"/>
      <w:marTop w:val="0"/>
      <w:marBottom w:val="0"/>
      <w:divBdr>
        <w:top w:val="none" w:sz="0" w:space="0" w:color="auto"/>
        <w:left w:val="none" w:sz="0" w:space="0" w:color="auto"/>
        <w:bottom w:val="none" w:sz="0" w:space="0" w:color="auto"/>
        <w:right w:val="none" w:sz="0" w:space="0" w:color="auto"/>
      </w:divBdr>
    </w:div>
    <w:div w:id="964115397">
      <w:bodyDiv w:val="1"/>
      <w:marLeft w:val="0"/>
      <w:marRight w:val="0"/>
      <w:marTop w:val="0"/>
      <w:marBottom w:val="0"/>
      <w:divBdr>
        <w:top w:val="none" w:sz="0" w:space="0" w:color="auto"/>
        <w:left w:val="none" w:sz="0" w:space="0" w:color="auto"/>
        <w:bottom w:val="none" w:sz="0" w:space="0" w:color="auto"/>
        <w:right w:val="none" w:sz="0" w:space="0" w:color="auto"/>
      </w:divBdr>
    </w:div>
    <w:div w:id="1561793562">
      <w:bodyDiv w:val="1"/>
      <w:marLeft w:val="0"/>
      <w:marRight w:val="0"/>
      <w:marTop w:val="0"/>
      <w:marBottom w:val="0"/>
      <w:divBdr>
        <w:top w:val="none" w:sz="0" w:space="0" w:color="auto"/>
        <w:left w:val="none" w:sz="0" w:space="0" w:color="auto"/>
        <w:bottom w:val="none" w:sz="0" w:space="0" w:color="auto"/>
        <w:right w:val="none" w:sz="0" w:space="0" w:color="auto"/>
      </w:divBdr>
    </w:div>
    <w:div w:id="1878198841">
      <w:bodyDiv w:val="1"/>
      <w:marLeft w:val="0"/>
      <w:marRight w:val="0"/>
      <w:marTop w:val="0"/>
      <w:marBottom w:val="0"/>
      <w:divBdr>
        <w:top w:val="none" w:sz="0" w:space="0" w:color="auto"/>
        <w:left w:val="none" w:sz="0" w:space="0" w:color="auto"/>
        <w:bottom w:val="none" w:sz="0" w:space="0" w:color="auto"/>
        <w:right w:val="none" w:sz="0" w:space="0" w:color="auto"/>
      </w:divBdr>
    </w:div>
    <w:div w:id="192244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36003</Words>
  <Characters>205221</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hariq</dc:creator>
  <cp:keywords/>
  <dc:description/>
  <cp:lastModifiedBy>drshariq</cp:lastModifiedBy>
  <cp:revision>3</cp:revision>
  <dcterms:created xsi:type="dcterms:W3CDTF">2023-08-19T08:55:00Z</dcterms:created>
  <dcterms:modified xsi:type="dcterms:W3CDTF">2023-08-1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6ZMnimWe"/&gt;&lt;style id="http://www.zotero.org/styles/national-academy-science-letters" hasBibliography="1" bibliographyStyleHasBeenSet="1"/&gt;&lt;prefs&gt;&lt;pref name="fieldType" value="Field"/&gt;&lt;/prefs&gt;&lt;/da</vt:lpwstr>
  </property>
  <property fmtid="{D5CDD505-2E9C-101B-9397-08002B2CF9AE}" pid="3" name="ZOTERO_PREF_2">
    <vt:lpwstr>ta&gt;</vt:lpwstr>
  </property>
</Properties>
</file>